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10F5237F" w:rsidR="000B12E1" w:rsidRPr="00247FB2" w:rsidRDefault="000B12E1" w:rsidP="0033742D">
      <w:pPr>
        <w:ind w:firstLineChars="0" w:firstLine="0"/>
        <w:jc w:val="center"/>
        <w:rPr>
          <w:sz w:val="32"/>
          <w:szCs w:val="32"/>
        </w:rPr>
      </w:pPr>
      <w:r w:rsidRPr="00247FB2">
        <w:rPr>
          <w:sz w:val="32"/>
          <w:szCs w:val="32"/>
        </w:rPr>
        <w:t xml:space="preserve">Master of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bookmarkStart w:id="15" w:name="_Toc511909699"/>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6" w:name="_Toc387132155"/>
      <w:bookmarkStart w:id="17" w:name="_Toc398804462"/>
      <w:bookmarkStart w:id="18" w:name="_Toc406662884"/>
      <w:bookmarkStart w:id="19" w:name="_Toc406664892"/>
      <w:bookmarkStart w:id="20" w:name="_Toc406668426"/>
      <w:bookmarkStart w:id="21" w:name="_Toc406668603"/>
      <w:bookmarkStart w:id="22" w:name="_Toc406671035"/>
      <w:bookmarkStart w:id="23" w:name="_Toc406672958"/>
      <w:bookmarkStart w:id="24" w:name="_Toc448764959"/>
      <w:bookmarkStart w:id="25" w:name="_Toc449989772"/>
      <w:bookmarkStart w:id="26" w:name="_Toc449989877"/>
      <w:bookmarkStart w:id="27" w:name="_Toc450037072"/>
      <w:bookmarkStart w:id="28" w:name="_Toc450565103"/>
      <w:bookmarkStart w:id="29" w:name="_Toc450752878"/>
      <w:bookmarkStart w:id="30" w:name="_Toc450755207"/>
      <w:bookmarkStart w:id="31" w:name="_Toc450755304"/>
      <w:bookmarkStart w:id="32" w:name="_Toc484426530"/>
      <w:bookmarkStart w:id="33" w:name="_Toc511050539"/>
      <w:bookmarkStart w:id="34" w:name="_Toc511909700"/>
      <w:r w:rsidRPr="00247FB2">
        <w:rPr>
          <w:rFonts w:hint="eastAsia"/>
          <w:color w:val="auto"/>
        </w:rPr>
        <w:lastRenderedPageBreak/>
        <w:t>摘要</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9D6F337" w14:textId="4C6B4125" w:rsidR="00966C7C" w:rsidRDefault="00966C7C" w:rsidP="00966C7C">
      <w:pPr>
        <w:ind w:firstLine="480"/>
      </w:pPr>
      <w:bookmarkStart w:id="35"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6" w:name="OLE_LINK1"/>
      <w:r w:rsidRPr="00247FB2">
        <w:rPr>
          <w:rFonts w:hint="eastAsia"/>
        </w:rPr>
        <w:t>大开孔的复合材料层合板</w:t>
      </w:r>
      <w:bookmarkEnd w:id="36"/>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37" w:name="OLE_LINK2"/>
      <w:r w:rsidRPr="00247FB2">
        <w:rPr>
          <w:rFonts w:hint="eastAsia"/>
        </w:rPr>
        <w:t>大开孔的复合材料层合板</w:t>
      </w:r>
      <w:bookmarkEnd w:id="37"/>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5"/>
    <w:p w14:paraId="28D87C51" w14:textId="1749C0DB"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r w:rsidR="00936E69">
        <w:rPr>
          <w:rFonts w:hint="eastAsia"/>
        </w:rPr>
        <w:t>电测法利用电阻应变片，光测法</w:t>
      </w:r>
      <w:r w:rsidR="00E67653">
        <w:rPr>
          <w:rFonts w:hint="eastAsia"/>
        </w:rPr>
        <w:t>则</w:t>
      </w:r>
      <w:r w:rsidR="00936E69">
        <w:rPr>
          <w:rFonts w:hint="eastAsia"/>
        </w:rPr>
        <w:t>使用</w:t>
      </w:r>
      <w:r w:rsidR="00936E69">
        <w:rPr>
          <w:rFonts w:hint="eastAsia"/>
        </w:rPr>
        <w:t>DIC</w:t>
      </w:r>
      <w:r w:rsidR="00936E69">
        <w:rPr>
          <w:rFonts w:hint="eastAsia"/>
        </w:rPr>
        <w:t>（</w:t>
      </w:r>
      <w:r w:rsidR="00936E69">
        <w:rPr>
          <w:rFonts w:hint="eastAsia"/>
        </w:rPr>
        <w:t>Digital</w:t>
      </w:r>
      <w:r w:rsidR="00936E69">
        <w:t xml:space="preserve"> Image Correlation</w:t>
      </w:r>
      <w:r w:rsidR="00936E69">
        <w:rPr>
          <w:rFonts w:hint="eastAsia"/>
        </w:rPr>
        <w:t>）方法。</w:t>
      </w:r>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9" w:name="_Toc387132156"/>
      <w:bookmarkStart w:id="40" w:name="_Toc398804463"/>
      <w:bookmarkStart w:id="41" w:name="_Toc406662885"/>
      <w:r w:rsidRPr="00DF3D86">
        <w:rPr>
          <w:rFonts w:ascii="Arial" w:eastAsia="Arial Unicode MS" w:hAnsi="Arial" w:cs="Arial"/>
        </w:rPr>
        <w:t>ABSTRACT</w:t>
      </w:r>
      <w:bookmarkEnd w:id="39"/>
      <w:bookmarkEnd w:id="40"/>
      <w:bookmarkEnd w:id="41"/>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destruction of the structure can </w:t>
      </w:r>
      <w:r w:rsidR="00AE6854" w:rsidRPr="00AE6854">
        <w:lastRenderedPageBreak/>
        <w:t xml:space="preserve">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2" w:name="_Toc511909701" w:displacedByCustomXml="next"/>
    <w:bookmarkStart w:id="43" w:name="_Toc484426531" w:displacedByCustomXml="next"/>
    <w:bookmarkStart w:id="44" w:name="_Toc450755305" w:displacedByCustomXml="next"/>
    <w:bookmarkStart w:id="45" w:name="_Toc450755208" w:displacedByCustomXml="next"/>
    <w:bookmarkStart w:id="46" w:name="_Toc450037073" w:displacedByCustomXml="next"/>
    <w:bookmarkStart w:id="47" w:name="_Toc449989878" w:displacedByCustomXml="next"/>
    <w:bookmarkStart w:id="48" w:name="_Toc449989773" w:displacedByCustomXml="next"/>
    <w:bookmarkStart w:id="49" w:name="_Toc448764960" w:displacedByCustomXml="next"/>
    <w:bookmarkStart w:id="50" w:name="_Toc406672959" w:displacedByCustomXml="next"/>
    <w:bookmarkStart w:id="51" w:name="_Toc398804464" w:displacedByCustomXml="next"/>
    <w:bookmarkStart w:id="52" w:name="_Toc406662886" w:displacedByCustomXml="next"/>
    <w:bookmarkStart w:id="53" w:name="_Toc406664893" w:displacedByCustomXml="next"/>
    <w:bookmarkStart w:id="54" w:name="_Toc406668427" w:displacedByCustomXml="next"/>
    <w:bookmarkStart w:id="55" w:name="_Toc406668604" w:displacedByCustomXml="next"/>
    <w:bookmarkStart w:id="56" w:name="_Toc406671036" w:displacedByCustomXml="next"/>
    <w:bookmarkStart w:id="57" w:name="_Toc450565104" w:displacedByCustomXml="next"/>
    <w:bookmarkStart w:id="58" w:name="_Toc450752879" w:displacedByCustomXml="next"/>
    <w:bookmarkStart w:id="59"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F264F2">
          <w:pPr>
            <w:pStyle w:val="10"/>
            <w:numPr>
              <w:ilvl w:val="0"/>
              <w:numId w:val="0"/>
            </w:numPr>
            <w:ind w:left="432"/>
            <w:rPr>
              <w:noProof/>
            </w:rPr>
          </w:pPr>
          <w:r w:rsidRPr="00247FB2">
            <w:rPr>
              <w:color w:val="auto"/>
            </w:rPr>
            <w:t>目录</w:t>
          </w:r>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752636">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F264F2">
              <w:rPr>
                <w:webHidden/>
              </w:rPr>
              <w:t>1</w:t>
            </w:r>
            <w:r w:rsidR="00F264F2">
              <w:rPr>
                <w:webHidden/>
              </w:rPr>
              <w:fldChar w:fldCharType="end"/>
            </w:r>
          </w:hyperlink>
        </w:p>
        <w:p w14:paraId="7FB2D4BE" w14:textId="77777777" w:rsidR="00F264F2" w:rsidRDefault="00752636">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F264F2">
              <w:rPr>
                <w:noProof/>
                <w:webHidden/>
              </w:rPr>
              <w:t>1</w:t>
            </w:r>
            <w:r w:rsidR="00F264F2">
              <w:rPr>
                <w:noProof/>
                <w:webHidden/>
              </w:rPr>
              <w:fldChar w:fldCharType="end"/>
            </w:r>
          </w:hyperlink>
        </w:p>
        <w:p w14:paraId="0A987E6E" w14:textId="77777777" w:rsidR="00F264F2" w:rsidRDefault="00752636">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1736E9C0" w14:textId="77777777" w:rsidR="00F264F2" w:rsidRDefault="00752636">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F264F2">
              <w:rPr>
                <w:noProof/>
                <w:webHidden/>
              </w:rPr>
              <w:t>2</w:t>
            </w:r>
            <w:r w:rsidR="00F264F2">
              <w:rPr>
                <w:noProof/>
                <w:webHidden/>
              </w:rPr>
              <w:fldChar w:fldCharType="end"/>
            </w:r>
          </w:hyperlink>
        </w:p>
        <w:p w14:paraId="30B22F89" w14:textId="77777777" w:rsidR="00F264F2" w:rsidRDefault="00752636">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F264F2">
              <w:rPr>
                <w:noProof/>
                <w:webHidden/>
              </w:rPr>
              <w:t>4</w:t>
            </w:r>
            <w:r w:rsidR="00F264F2">
              <w:rPr>
                <w:noProof/>
                <w:webHidden/>
              </w:rPr>
              <w:fldChar w:fldCharType="end"/>
            </w:r>
          </w:hyperlink>
        </w:p>
        <w:p w14:paraId="3ED66ADE" w14:textId="77777777" w:rsidR="00F264F2" w:rsidRDefault="00752636">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F264F2">
              <w:rPr>
                <w:noProof/>
                <w:webHidden/>
              </w:rPr>
              <w:t>6</w:t>
            </w:r>
            <w:r w:rsidR="00F264F2">
              <w:rPr>
                <w:noProof/>
                <w:webHidden/>
              </w:rPr>
              <w:fldChar w:fldCharType="end"/>
            </w:r>
          </w:hyperlink>
        </w:p>
        <w:p w14:paraId="42CEA728" w14:textId="77777777" w:rsidR="00F264F2" w:rsidRDefault="00752636">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0CEF8193" w14:textId="77777777" w:rsidR="00F264F2" w:rsidRDefault="00752636">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F264F2">
              <w:rPr>
                <w:noProof/>
                <w:webHidden/>
              </w:rPr>
              <w:t>7</w:t>
            </w:r>
            <w:r w:rsidR="00F264F2">
              <w:rPr>
                <w:noProof/>
                <w:webHidden/>
              </w:rPr>
              <w:fldChar w:fldCharType="end"/>
            </w:r>
          </w:hyperlink>
        </w:p>
        <w:p w14:paraId="5B4AA849" w14:textId="77777777" w:rsidR="00F264F2" w:rsidRDefault="00752636">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5A26E816" w14:textId="77777777" w:rsidR="00F264F2" w:rsidRDefault="00752636">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F264F2">
              <w:rPr>
                <w:noProof/>
                <w:webHidden/>
              </w:rPr>
              <w:t>8</w:t>
            </w:r>
            <w:r w:rsidR="00F264F2">
              <w:rPr>
                <w:noProof/>
                <w:webHidden/>
              </w:rPr>
              <w:fldChar w:fldCharType="end"/>
            </w:r>
          </w:hyperlink>
        </w:p>
        <w:p w14:paraId="21A27F97" w14:textId="77777777" w:rsidR="00F264F2" w:rsidRDefault="00752636">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F264F2">
              <w:rPr>
                <w:webHidden/>
              </w:rPr>
              <w:t>11</w:t>
            </w:r>
            <w:r w:rsidR="00F264F2">
              <w:rPr>
                <w:webHidden/>
              </w:rPr>
              <w:fldChar w:fldCharType="end"/>
            </w:r>
          </w:hyperlink>
        </w:p>
        <w:p w14:paraId="72059766" w14:textId="77777777" w:rsidR="00F264F2" w:rsidRDefault="00752636">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5B8E1233" w14:textId="77777777" w:rsidR="00F264F2" w:rsidRDefault="00752636">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F264F2">
              <w:rPr>
                <w:noProof/>
                <w:webHidden/>
              </w:rPr>
              <w:t>11</w:t>
            </w:r>
            <w:r w:rsidR="00F264F2">
              <w:rPr>
                <w:noProof/>
                <w:webHidden/>
              </w:rPr>
              <w:fldChar w:fldCharType="end"/>
            </w:r>
          </w:hyperlink>
        </w:p>
        <w:p w14:paraId="745D08F7" w14:textId="77777777" w:rsidR="00F264F2" w:rsidRDefault="00752636">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F264F2">
              <w:rPr>
                <w:noProof/>
                <w:webHidden/>
              </w:rPr>
              <w:t>12</w:t>
            </w:r>
            <w:r w:rsidR="00F264F2">
              <w:rPr>
                <w:noProof/>
                <w:webHidden/>
              </w:rPr>
              <w:fldChar w:fldCharType="end"/>
            </w:r>
          </w:hyperlink>
        </w:p>
        <w:p w14:paraId="302DCEC9" w14:textId="77777777" w:rsidR="00F264F2" w:rsidRDefault="00752636">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F264F2">
              <w:rPr>
                <w:noProof/>
                <w:webHidden/>
              </w:rPr>
              <w:t>13</w:t>
            </w:r>
            <w:r w:rsidR="00F264F2">
              <w:rPr>
                <w:noProof/>
                <w:webHidden/>
              </w:rPr>
              <w:fldChar w:fldCharType="end"/>
            </w:r>
          </w:hyperlink>
        </w:p>
        <w:p w14:paraId="6862D3F4" w14:textId="77777777" w:rsidR="00F264F2" w:rsidRDefault="00752636">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F264F2">
              <w:rPr>
                <w:noProof/>
                <w:webHidden/>
              </w:rPr>
              <w:t>15</w:t>
            </w:r>
            <w:r w:rsidR="00F264F2">
              <w:rPr>
                <w:noProof/>
                <w:webHidden/>
              </w:rPr>
              <w:fldChar w:fldCharType="end"/>
            </w:r>
          </w:hyperlink>
        </w:p>
        <w:p w14:paraId="326A16CD" w14:textId="77777777" w:rsidR="00F264F2" w:rsidRDefault="00752636">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2AF9842D" w14:textId="77777777" w:rsidR="00F264F2" w:rsidRDefault="00752636">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F264F2">
              <w:rPr>
                <w:noProof/>
                <w:webHidden/>
              </w:rPr>
              <w:t>16</w:t>
            </w:r>
            <w:r w:rsidR="00F264F2">
              <w:rPr>
                <w:noProof/>
                <w:webHidden/>
              </w:rPr>
              <w:fldChar w:fldCharType="end"/>
            </w:r>
          </w:hyperlink>
        </w:p>
        <w:p w14:paraId="415073AF" w14:textId="77777777" w:rsidR="00F264F2" w:rsidRDefault="00752636">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F264F2">
              <w:rPr>
                <w:noProof/>
                <w:webHidden/>
              </w:rPr>
              <w:t>17</w:t>
            </w:r>
            <w:r w:rsidR="00F264F2">
              <w:rPr>
                <w:noProof/>
                <w:webHidden/>
              </w:rPr>
              <w:fldChar w:fldCharType="end"/>
            </w:r>
          </w:hyperlink>
        </w:p>
        <w:p w14:paraId="4672E966" w14:textId="77777777" w:rsidR="00F264F2" w:rsidRDefault="00752636">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F264F2">
              <w:rPr>
                <w:noProof/>
                <w:webHidden/>
              </w:rPr>
              <w:t>18</w:t>
            </w:r>
            <w:r w:rsidR="00F264F2">
              <w:rPr>
                <w:noProof/>
                <w:webHidden/>
              </w:rPr>
              <w:fldChar w:fldCharType="end"/>
            </w:r>
          </w:hyperlink>
        </w:p>
        <w:p w14:paraId="4170CC51" w14:textId="77777777" w:rsidR="00F264F2" w:rsidRDefault="00752636">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F264F2">
              <w:rPr>
                <w:noProof/>
                <w:webHidden/>
              </w:rPr>
              <w:t>20</w:t>
            </w:r>
            <w:r w:rsidR="00F264F2">
              <w:rPr>
                <w:noProof/>
                <w:webHidden/>
              </w:rPr>
              <w:fldChar w:fldCharType="end"/>
            </w:r>
          </w:hyperlink>
        </w:p>
        <w:p w14:paraId="1F5B063C" w14:textId="77777777" w:rsidR="00F264F2" w:rsidRDefault="00752636">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F264F2">
              <w:rPr>
                <w:webHidden/>
              </w:rPr>
              <w:t>21</w:t>
            </w:r>
            <w:r w:rsidR="00F264F2">
              <w:rPr>
                <w:webHidden/>
              </w:rPr>
              <w:fldChar w:fldCharType="end"/>
            </w:r>
          </w:hyperlink>
        </w:p>
        <w:p w14:paraId="020AF83A" w14:textId="77777777" w:rsidR="00F264F2" w:rsidRDefault="00752636">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F264F2">
              <w:rPr>
                <w:noProof/>
                <w:webHidden/>
              </w:rPr>
              <w:t>21</w:t>
            </w:r>
            <w:r w:rsidR="00F264F2">
              <w:rPr>
                <w:noProof/>
                <w:webHidden/>
              </w:rPr>
              <w:fldChar w:fldCharType="end"/>
            </w:r>
          </w:hyperlink>
        </w:p>
        <w:p w14:paraId="79E18708" w14:textId="77777777" w:rsidR="00F264F2" w:rsidRDefault="00752636">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5C06466D" w14:textId="77777777" w:rsidR="00F264F2" w:rsidRDefault="00752636">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F264F2">
              <w:rPr>
                <w:noProof/>
                <w:webHidden/>
              </w:rPr>
              <w:t>23</w:t>
            </w:r>
            <w:r w:rsidR="00F264F2">
              <w:rPr>
                <w:noProof/>
                <w:webHidden/>
              </w:rPr>
              <w:fldChar w:fldCharType="end"/>
            </w:r>
          </w:hyperlink>
        </w:p>
        <w:p w14:paraId="77C8B290" w14:textId="77777777" w:rsidR="00F264F2" w:rsidRDefault="00752636">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F264F2">
              <w:rPr>
                <w:noProof/>
                <w:webHidden/>
              </w:rPr>
              <w:t>24</w:t>
            </w:r>
            <w:r w:rsidR="00F264F2">
              <w:rPr>
                <w:noProof/>
                <w:webHidden/>
              </w:rPr>
              <w:fldChar w:fldCharType="end"/>
            </w:r>
          </w:hyperlink>
        </w:p>
        <w:p w14:paraId="69773EE3" w14:textId="77777777" w:rsidR="00F264F2" w:rsidRDefault="00752636">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F264F2">
              <w:rPr>
                <w:noProof/>
                <w:webHidden/>
              </w:rPr>
              <w:t>28</w:t>
            </w:r>
            <w:r w:rsidR="00F264F2">
              <w:rPr>
                <w:noProof/>
                <w:webHidden/>
              </w:rPr>
              <w:fldChar w:fldCharType="end"/>
            </w:r>
          </w:hyperlink>
        </w:p>
        <w:p w14:paraId="1EB47EFB" w14:textId="77777777" w:rsidR="00F264F2" w:rsidRDefault="00752636">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F264F2">
              <w:rPr>
                <w:webHidden/>
              </w:rPr>
              <w:t>31</w:t>
            </w:r>
            <w:r w:rsidR="00F264F2">
              <w:rPr>
                <w:webHidden/>
              </w:rPr>
              <w:fldChar w:fldCharType="end"/>
            </w:r>
          </w:hyperlink>
        </w:p>
        <w:p w14:paraId="0D7827F9" w14:textId="77777777" w:rsidR="00F264F2" w:rsidRDefault="00752636">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55A22531" w14:textId="77777777" w:rsidR="00F264F2" w:rsidRDefault="00752636">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F264F2">
              <w:rPr>
                <w:noProof/>
                <w:webHidden/>
              </w:rPr>
              <w:t>31</w:t>
            </w:r>
            <w:r w:rsidR="00F264F2">
              <w:rPr>
                <w:noProof/>
                <w:webHidden/>
              </w:rPr>
              <w:fldChar w:fldCharType="end"/>
            </w:r>
          </w:hyperlink>
        </w:p>
        <w:p w14:paraId="4879A94F" w14:textId="77777777" w:rsidR="00F264F2" w:rsidRDefault="00752636">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F264F2">
              <w:rPr>
                <w:noProof/>
                <w:webHidden/>
              </w:rPr>
              <w:t>32</w:t>
            </w:r>
            <w:r w:rsidR="00F264F2">
              <w:rPr>
                <w:noProof/>
                <w:webHidden/>
              </w:rPr>
              <w:fldChar w:fldCharType="end"/>
            </w:r>
          </w:hyperlink>
        </w:p>
        <w:p w14:paraId="7E6113BD" w14:textId="77777777" w:rsidR="00F264F2" w:rsidRDefault="00752636">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F264F2">
              <w:rPr>
                <w:noProof/>
                <w:webHidden/>
              </w:rPr>
              <w:t>33</w:t>
            </w:r>
            <w:r w:rsidR="00F264F2">
              <w:rPr>
                <w:noProof/>
                <w:webHidden/>
              </w:rPr>
              <w:fldChar w:fldCharType="end"/>
            </w:r>
          </w:hyperlink>
        </w:p>
        <w:p w14:paraId="6D3F23E8" w14:textId="77777777" w:rsidR="00F264F2" w:rsidRDefault="00752636">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F264F2">
              <w:rPr>
                <w:noProof/>
                <w:webHidden/>
              </w:rPr>
              <w:t>38</w:t>
            </w:r>
            <w:r w:rsidR="00F264F2">
              <w:rPr>
                <w:noProof/>
                <w:webHidden/>
              </w:rPr>
              <w:fldChar w:fldCharType="end"/>
            </w:r>
          </w:hyperlink>
        </w:p>
        <w:p w14:paraId="2A516B00" w14:textId="77777777" w:rsidR="00F264F2" w:rsidRDefault="00752636">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F264F2">
              <w:rPr>
                <w:noProof/>
                <w:webHidden/>
              </w:rPr>
              <w:t>46</w:t>
            </w:r>
            <w:r w:rsidR="00F264F2">
              <w:rPr>
                <w:noProof/>
                <w:webHidden/>
              </w:rPr>
              <w:fldChar w:fldCharType="end"/>
            </w:r>
          </w:hyperlink>
        </w:p>
        <w:p w14:paraId="1082B240" w14:textId="77777777" w:rsidR="00F264F2" w:rsidRDefault="00752636">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0FCED2A" w14:textId="77777777" w:rsidR="00F264F2" w:rsidRDefault="00752636">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F264F2">
              <w:rPr>
                <w:noProof/>
                <w:webHidden/>
              </w:rPr>
              <w:t>50</w:t>
            </w:r>
            <w:r w:rsidR="00F264F2">
              <w:rPr>
                <w:noProof/>
                <w:webHidden/>
              </w:rPr>
              <w:fldChar w:fldCharType="end"/>
            </w:r>
          </w:hyperlink>
        </w:p>
        <w:p w14:paraId="0223024F" w14:textId="77777777" w:rsidR="00F264F2" w:rsidRDefault="00752636">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F264F2">
              <w:rPr>
                <w:noProof/>
                <w:webHidden/>
              </w:rPr>
              <w:t>53</w:t>
            </w:r>
            <w:r w:rsidR="00F264F2">
              <w:rPr>
                <w:noProof/>
                <w:webHidden/>
              </w:rPr>
              <w:fldChar w:fldCharType="end"/>
            </w:r>
          </w:hyperlink>
        </w:p>
        <w:p w14:paraId="141C3DF6" w14:textId="77777777" w:rsidR="00F264F2" w:rsidRDefault="00752636">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F264F2">
              <w:rPr>
                <w:noProof/>
                <w:webHidden/>
              </w:rPr>
              <w:t>55</w:t>
            </w:r>
            <w:r w:rsidR="00F264F2">
              <w:rPr>
                <w:noProof/>
                <w:webHidden/>
              </w:rPr>
              <w:fldChar w:fldCharType="end"/>
            </w:r>
          </w:hyperlink>
        </w:p>
        <w:p w14:paraId="1A81BA41" w14:textId="77777777" w:rsidR="00F264F2" w:rsidRDefault="00752636">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F264F2">
              <w:rPr>
                <w:noProof/>
                <w:webHidden/>
              </w:rPr>
              <w:t>56</w:t>
            </w:r>
            <w:r w:rsidR="00F264F2">
              <w:rPr>
                <w:noProof/>
                <w:webHidden/>
              </w:rPr>
              <w:fldChar w:fldCharType="end"/>
            </w:r>
          </w:hyperlink>
        </w:p>
        <w:p w14:paraId="7DD31D6C" w14:textId="77777777" w:rsidR="00F264F2" w:rsidRDefault="00752636">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F264F2">
              <w:rPr>
                <w:noProof/>
                <w:webHidden/>
              </w:rPr>
              <w:t>58</w:t>
            </w:r>
            <w:r w:rsidR="00F264F2">
              <w:rPr>
                <w:noProof/>
                <w:webHidden/>
              </w:rPr>
              <w:fldChar w:fldCharType="end"/>
            </w:r>
          </w:hyperlink>
        </w:p>
        <w:p w14:paraId="271CBD92" w14:textId="77777777" w:rsidR="00F264F2" w:rsidRDefault="00752636">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F264F2">
              <w:rPr>
                <w:webHidden/>
              </w:rPr>
              <w:t>59</w:t>
            </w:r>
            <w:r w:rsidR="00F264F2">
              <w:rPr>
                <w:webHidden/>
              </w:rPr>
              <w:fldChar w:fldCharType="end"/>
            </w:r>
          </w:hyperlink>
        </w:p>
        <w:p w14:paraId="14A1598A" w14:textId="77777777" w:rsidR="00F264F2" w:rsidRDefault="00752636">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0CF4D243" w14:textId="77777777" w:rsidR="00F264F2" w:rsidRDefault="00752636">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F264F2">
              <w:rPr>
                <w:noProof/>
                <w:webHidden/>
              </w:rPr>
              <w:t>59</w:t>
            </w:r>
            <w:r w:rsidR="00F264F2">
              <w:rPr>
                <w:noProof/>
                <w:webHidden/>
              </w:rPr>
              <w:fldChar w:fldCharType="end"/>
            </w:r>
          </w:hyperlink>
        </w:p>
        <w:p w14:paraId="273300A0" w14:textId="77777777" w:rsidR="00F264F2" w:rsidRDefault="00752636">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F264F2">
              <w:rPr>
                <w:webHidden/>
              </w:rPr>
              <w:t>61</w:t>
            </w:r>
            <w:r w:rsidR="00F264F2">
              <w:rPr>
                <w:webHidden/>
              </w:rPr>
              <w:fldChar w:fldCharType="end"/>
            </w:r>
          </w:hyperlink>
        </w:p>
        <w:p w14:paraId="6AABBB03" w14:textId="77777777" w:rsidR="00F264F2" w:rsidRDefault="00752636">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F264F2">
              <w:rPr>
                <w:webHidden/>
              </w:rPr>
              <w:t>65</w:t>
            </w:r>
            <w:r w:rsidR="00F264F2">
              <w:rPr>
                <w:webHidden/>
              </w:rPr>
              <w:fldChar w:fldCharType="end"/>
            </w:r>
          </w:hyperlink>
        </w:p>
        <w:p w14:paraId="59324777" w14:textId="77777777" w:rsidR="00F264F2" w:rsidRDefault="00752636">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F264F2">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60" w:name="_Toc511909702"/>
      <w:r w:rsidRPr="00247FB2">
        <w:rPr>
          <w:rFonts w:hint="eastAsia"/>
        </w:rPr>
        <w:lastRenderedPageBreak/>
        <w:t>绪论</w:t>
      </w:r>
      <w:bookmarkEnd w:id="60"/>
    </w:p>
    <w:p w14:paraId="51E03F81" w14:textId="77777777" w:rsidR="000B12E1" w:rsidRPr="00247FB2" w:rsidRDefault="000B12E1" w:rsidP="00D6752D">
      <w:pPr>
        <w:pStyle w:val="2"/>
      </w:pPr>
      <w:bookmarkStart w:id="61" w:name="_Toc511909703"/>
      <w:r w:rsidRPr="00247FB2">
        <w:rPr>
          <w:rFonts w:hint="eastAsia"/>
        </w:rPr>
        <w:t>选题背景及意义</w:t>
      </w:r>
      <w:bookmarkEnd w:id="61"/>
    </w:p>
    <w:p w14:paraId="09CB93E6" w14:textId="7A597986" w:rsidR="008F298A" w:rsidRPr="00830963" w:rsidRDefault="00BC6212" w:rsidP="00830963">
      <w:pPr>
        <w:ind w:firstLine="480"/>
        <w:rPr>
          <w:rFonts w:ascii="宋体" w:hAnsi="宋体" w:cs="宋体"/>
        </w:rPr>
      </w:pPr>
      <w:bookmarkStart w:id="62"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62"/>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14B1B708" w:rsidR="00D16E0F" w:rsidRPr="00247FB2" w:rsidRDefault="00D16E0F" w:rsidP="00A107C6">
      <w:pPr>
        <w:ind w:firstLine="480"/>
        <w:rPr>
          <w:rFonts w:ascii="宋体" w:hAnsi="宋体" w:cs="宋体"/>
        </w:rPr>
      </w:pPr>
      <w:bookmarkStart w:id="63" w:name="OLE_LINK56"/>
      <w:bookmarkStart w:id="64"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1909704"/>
      <w:bookmarkEnd w:id="63"/>
      <w:bookmarkEnd w:id="64"/>
      <w:r w:rsidRPr="00247FB2">
        <w:rPr>
          <w:rFonts w:hint="eastAsia"/>
        </w:rPr>
        <w:t>大开孔复合材料层合板破坏的研究现状</w:t>
      </w:r>
      <w:bookmarkEnd w:id="65"/>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66" w:name="_Toc511909705"/>
      <w:bookmarkStart w:id="67" w:name="OLE_LINK17"/>
      <w:bookmarkStart w:id="68" w:name="OLE_LINK18"/>
      <w:bookmarkStart w:id="69"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66"/>
    </w:p>
    <w:bookmarkEnd w:id="67"/>
    <w:bookmarkEnd w:id="68"/>
    <w:p w14:paraId="5203A354" w14:textId="1C8B9351" w:rsidR="00E604A9" w:rsidRPr="00247FB2"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w:t>
      </w:r>
      <w:r w:rsidR="006D0481">
        <w:rPr>
          <w:rFonts w:hint="eastAsia"/>
        </w:rPr>
        <w:t>或</w:t>
      </w:r>
      <w:r w:rsidR="00D72728" w:rsidRPr="00247FB2">
        <w:rPr>
          <w:rFonts w:hint="eastAsia"/>
        </w:rPr>
        <w:t>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51072" behindDoc="0" locked="0" layoutInCell="1" allowOverlap="1" wp14:anchorId="0B8FF055" wp14:editId="21EED38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7F902B27" w:rsidR="008B44CB" w:rsidRPr="00247FB2" w:rsidRDefault="00C13680" w:rsidP="00886E2C">
      <w:pPr>
        <w:ind w:firstLine="480"/>
      </w:pPr>
      <w:r w:rsidRPr="00247FB2">
        <w:rPr>
          <w:noProof/>
        </w:rPr>
        <w:drawing>
          <wp:anchor distT="0" distB="0" distL="114300" distR="114300" simplePos="0" relativeHeight="251669504" behindDoc="0" locked="0" layoutInCell="1" allowOverlap="1" wp14:anchorId="21AFFA4B" wp14:editId="6236402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008B44CB" w:rsidRPr="00247FB2">
        <w:t>方法是</w:t>
      </w:r>
      <w:r w:rsidR="007349FF">
        <w:rPr>
          <w:rFonts w:hint="eastAsia"/>
        </w:rPr>
        <w:t>基于</w:t>
      </w:r>
      <w:r w:rsidR="008B44CB" w:rsidRPr="00247FB2">
        <w:t>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7349FF">
        <w:rPr>
          <w:rFonts w:hint="eastAsia"/>
        </w:rPr>
        <w:t>。</w:t>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D2B43">
        <w:rPr>
          <w:rFonts w:hint="eastAsia"/>
        </w:rPr>
        <w:t>图</w:t>
      </w:r>
      <w:r w:rsidR="006D2B43">
        <w:rPr>
          <w:rFonts w:hint="eastAsia"/>
        </w:rPr>
        <w:t xml:space="preserve">1.3 </w:t>
      </w:r>
      <w:r w:rsidR="00ED23CC">
        <w:fldChar w:fldCharType="end"/>
      </w:r>
      <w:r w:rsidR="00586498" w:rsidRPr="00247FB2">
        <w:rPr>
          <w:rFonts w:hint="eastAsia"/>
        </w:rPr>
        <w:t>所示</w:t>
      </w:r>
      <w:r w:rsidR="00373149" w:rsidRPr="00247FB2">
        <w:rPr>
          <w:rFonts w:hint="eastAsia"/>
        </w:rPr>
        <w:t>。</w:t>
      </w:r>
    </w:p>
    <w:p w14:paraId="4DDDEA9A" w14:textId="77777777" w:rsidR="00903E13" w:rsidRPr="00247FB2" w:rsidRDefault="007F61F5" w:rsidP="00A3438E">
      <w:pPr>
        <w:pStyle w:val="6"/>
        <w:jc w:val="center"/>
      </w:pPr>
      <w:bookmarkStart w:id="77" w:name="_Ref511208520"/>
      <w:bookmarkStart w:id="78" w:name="OLE_LINK47"/>
      <w:bookmarkStart w:id="79" w:name="OLE_LINK48"/>
      <w:r w:rsidRPr="00247FB2">
        <w:t>损伤区域模型</w:t>
      </w:r>
      <w:bookmarkEnd w:id="77"/>
    </w:p>
    <w:p w14:paraId="557DE6CB" w14:textId="218F9E2E" w:rsidR="00395377" w:rsidRPr="00247FB2" w:rsidRDefault="00661A3E" w:rsidP="0045171E">
      <w:pPr>
        <w:ind w:firstLine="480"/>
        <w:rPr>
          <w:rFonts w:ascii="宋体" w:hAnsi="宋体" w:cs="宋体"/>
        </w:rPr>
      </w:pPr>
      <w:bookmarkStart w:id="80" w:name="OLE_LINK35"/>
      <w:bookmarkStart w:id="81" w:name="OLE_LINK36"/>
      <w:bookmarkStart w:id="82" w:name="OLE_LINK37"/>
      <w:bookmarkEnd w:id="78"/>
      <w:bookmarkEnd w:id="79"/>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80"/>
      <w:bookmarkEnd w:id="81"/>
      <w:bookmarkEnd w:id="82"/>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D2B43">
        <w:rPr>
          <w:rFonts w:hint="eastAsia"/>
        </w:rPr>
        <w:t>图</w:t>
      </w:r>
      <w:r w:rsidR="006D2B43">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2265C99B" w14:textId="77777777" w:rsidR="008D62B1" w:rsidRDefault="008D62B1" w:rsidP="008D62B1">
      <w:pPr>
        <w:spacing w:line="240" w:lineRule="auto"/>
        <w:ind w:firstLineChars="0" w:firstLine="0"/>
        <w:rPr>
          <w:bCs/>
          <w:sz w:val="21"/>
          <w:szCs w:val="21"/>
        </w:rPr>
      </w:pPr>
      <w:bookmarkStart w:id="83" w:name="OLE_LINK6"/>
      <w:bookmarkStart w:id="84" w:name="OLE_LINK7"/>
      <w:bookmarkStart w:id="85"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0DA02D38">
            <wp:extent cx="3200400" cy="2894834"/>
            <wp:effectExtent l="0" t="0" r="0" b="127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8262" cy="2901945"/>
                    </a:xfrm>
                    <a:prstGeom prst="rect">
                      <a:avLst/>
                    </a:prstGeom>
                  </pic:spPr>
                </pic:pic>
              </a:graphicData>
            </a:graphic>
          </wp:inline>
        </w:drawing>
      </w:r>
    </w:p>
    <w:p w14:paraId="6CC50996" w14:textId="09606054" w:rsidR="00395377" w:rsidRPr="008D62B1" w:rsidRDefault="00AD65A2" w:rsidP="00C62E31">
      <w:pPr>
        <w:pStyle w:val="6"/>
        <w:jc w:val="center"/>
      </w:pPr>
      <w:bookmarkStart w:id="86" w:name="_Ref511208577"/>
      <w:r w:rsidRPr="008D62B1">
        <w:rPr>
          <w:rFonts w:hint="eastAsia"/>
        </w:rPr>
        <w:t>渐进损伤分析过程</w:t>
      </w:r>
      <w:bookmarkEnd w:id="86"/>
    </w:p>
    <w:bookmarkEnd w:id="83"/>
    <w:bookmarkEnd w:id="84"/>
    <w:bookmarkEnd w:id="85"/>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87" w:name="OLE_LINK22"/>
      <w:bookmarkStart w:id="88" w:name="OLE_LINK23"/>
      <w:bookmarkStart w:id="89" w:name="_Toc511909706"/>
      <w:bookmarkStart w:id="90" w:name="OLE_LINK19"/>
      <w:bookmarkStart w:id="91" w:name="OLE_LINK20"/>
      <w:bookmarkStart w:id="92" w:name="OLE_LINK21"/>
      <w:bookmarkEnd w:id="69"/>
      <w:r w:rsidRPr="00247FB2">
        <w:rPr>
          <w:rFonts w:hint="eastAsia"/>
        </w:rPr>
        <w:t>复合材料的</w:t>
      </w:r>
      <w:bookmarkEnd w:id="87"/>
      <w:bookmarkEnd w:id="88"/>
      <w:r w:rsidR="002C3400" w:rsidRPr="00247FB2">
        <w:rPr>
          <w:rFonts w:hint="eastAsia"/>
        </w:rPr>
        <w:t>强度准则</w:t>
      </w:r>
      <w:bookmarkEnd w:id="89"/>
    </w:p>
    <w:bookmarkEnd w:id="90"/>
    <w:bookmarkEnd w:id="91"/>
    <w:bookmarkEnd w:id="92"/>
    <w:p w14:paraId="259E607A" w14:textId="13B02F98" w:rsidR="001B53E2" w:rsidRPr="00247FB2" w:rsidRDefault="00F97F0D" w:rsidP="001B53E2">
      <w:pPr>
        <w:ind w:firstLine="480"/>
      </w:pPr>
      <w:r w:rsidRPr="00247FB2">
        <w:rPr>
          <w:rFonts w:hint="eastAsia"/>
        </w:rPr>
        <w:t>复合材料</w:t>
      </w:r>
      <w:bookmarkStart w:id="93" w:name="OLE_LINK46"/>
      <w:bookmarkStart w:id="94" w:name="OLE_LINK55"/>
      <w:r w:rsidRPr="00247FB2">
        <w:rPr>
          <w:rFonts w:hint="eastAsia"/>
        </w:rPr>
        <w:t>的强度准则</w:t>
      </w:r>
      <w:r w:rsidR="00D140C7" w:rsidRPr="00247FB2">
        <w:rPr>
          <w:rFonts w:hint="eastAsia"/>
        </w:rPr>
        <w:t>作</w:t>
      </w:r>
      <w:bookmarkEnd w:id="93"/>
      <w:bookmarkEnd w:id="94"/>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w:t>
      </w:r>
      <w:r w:rsidR="00573DCA" w:rsidRPr="00573DCA">
        <w:rPr>
          <w:rFonts w:hint="eastAsia"/>
        </w:rPr>
        <w:lastRenderedPageBreak/>
        <w:t>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95" w:name="OLE_LINK38"/>
      <w:r w:rsidRPr="00247FB2">
        <w:rPr>
          <w:rFonts w:hint="eastAsia"/>
        </w:rPr>
        <w:t>与失效模式无关的失效准则</w:t>
      </w:r>
    </w:p>
    <w:p w14:paraId="25217032" w14:textId="691E8E5E" w:rsidR="00241F00" w:rsidRPr="00247FB2" w:rsidRDefault="00241F00" w:rsidP="001B53E2">
      <w:pPr>
        <w:ind w:firstLine="480"/>
      </w:pPr>
      <w:bookmarkStart w:id="96" w:name="OLE_LINK44"/>
      <w:bookmarkStart w:id="97" w:name="OLE_LINK45"/>
      <w:bookmarkEnd w:id="95"/>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bookmarkEnd w:id="96"/>
    <w:bookmarkEnd w:id="97"/>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98" w:name="OLE_LINK95"/>
      <w:bookmarkStart w:id="99"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8"/>
      <w:bookmarkEnd w:id="99"/>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00" w:name="OLE_LINK91"/>
      <w:bookmarkStart w:id="101"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0"/>
        <w:bookmarkEnd w:id="101"/>
        <m:r>
          <w:rPr>
            <w:rFonts w:ascii="Cambria Math" w:hAnsi="Cambria Math"/>
          </w:rPr>
          <m:t>=</m:t>
        </m:r>
        <w:bookmarkStart w:id="102" w:name="OLE_LINK93"/>
        <w:bookmarkStart w:id="103"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2"/>
        <w:bookmarkEnd w:id="103"/>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4" w:name="OLE_LINK78"/>
      <w:bookmarkStart w:id="105" w:name="OLE_LINK76"/>
      <w:bookmarkStart w:id="106" w:name="OLE_LINK77"/>
    </w:p>
    <w:p w14:paraId="221EA7A0" w14:textId="48537326" w:rsidR="002A19D2" w:rsidRPr="00247FB2" w:rsidRDefault="00752636"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7" w:name="OLE_LINK88"/>
          <w:bookmarkStart w:id="108" w:name="OLE_LINK89"/>
          <w:bookmarkStart w:id="109"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0" w:name="OLE_LINK79"/>
          <w:bookmarkStart w:id="111" w:name="OLE_LINK80"/>
          <w:bookmarkEnd w:id="107"/>
          <w:bookmarkEnd w:id="108"/>
          <w:bookmarkEnd w:id="109"/>
          <m:r>
            <w:rPr>
              <w:rFonts w:ascii="Cambria Math" w:hAnsi="Cambria Math"/>
            </w:rPr>
            <m:t>+</m:t>
          </m:r>
          <w:bookmarkStart w:id="112"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2"/>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3" w:name="OLE_LINK86"/>
        <w:bookmarkStart w:id="114"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5"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5"/>
        <m:sSub>
          <m:sSubPr>
            <m:ctrlPr>
              <w:rPr>
                <w:rFonts w:ascii="Cambria Math" w:hAnsi="Cambria Math"/>
              </w:rPr>
            </m:ctrlPr>
          </m:sSubPr>
          <m:e>
            <m:r>
              <w:rPr>
                <w:rFonts w:ascii="Cambria Math" w:hAnsi="Cambria Math"/>
              </w:rPr>
              <m:t>σ</m:t>
            </m:r>
          </m:e>
          <m:sub>
            <m:r>
              <w:rPr>
                <w:rFonts w:ascii="Cambria Math" w:hAnsi="Cambria Math"/>
              </w:rPr>
              <m:t>6</m:t>
            </m:r>
          </m:sub>
        </m:sSub>
        <w:bookmarkEnd w:id="113"/>
        <w:bookmarkEnd w:id="114"/>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5"/>
        <w:bookmarkEnd w:id="106"/>
        <w:bookmarkEnd w:id="110"/>
        <w:bookmarkEnd w:id="111"/>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D2B43">
          <w:rPr>
            <w:noProof/>
          </w:rPr>
          <w:instrText>1</w:instrText>
        </w:r>
      </w:fldSimple>
      <w:r w:rsidR="002B5407" w:rsidRPr="00247FB2">
        <w:instrText>.</w:instrText>
      </w:r>
      <w:fldSimple w:instr=" SEQ MTEqn \c \* Arabic \* MERGEFORMAT ">
        <w:r w:rsidR="006D2B43">
          <w:rPr>
            <w:noProof/>
          </w:rPr>
          <w:instrText>2</w:instrText>
        </w:r>
      </w:fldSimple>
      <w:r w:rsidR="002B5407" w:rsidRPr="00247FB2">
        <w:instrText>)</w:instrText>
      </w:r>
      <w:r w:rsidR="002B5407" w:rsidRPr="00247FB2">
        <w:fldChar w:fldCharType="end"/>
      </w:r>
    </w:p>
    <w:p w14:paraId="72A84241" w14:textId="2369ACD4"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233493DD"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75263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6" w:name="OLE_LINK62"/>
                            <w:bookmarkStart w:id="117" w:name="OLE_LINK63"/>
                            <w:bookmarkStart w:id="118"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6"/>
                            <w:bookmarkEnd w:id="117"/>
                            <w:bookmarkEnd w:id="118"/>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ZEqnNum12699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3</w:instrText>
              </w:r>
            </w:fldSimple>
            <w:r w:rsidRPr="00247FB2">
              <w:instrText>)</w:instrText>
            </w:r>
            <w:bookmarkEnd w:id="119"/>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75263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752636" w:rsidP="00A92FC6">
            <w:pPr>
              <w:spacing w:line="240" w:lineRule="auto"/>
              <w:ind w:firstLineChars="0" w:firstLine="0"/>
              <w:jc w:val="center"/>
            </w:pPr>
            <m:oMathPara>
              <m:oMath>
                <m:sSup>
                  <m:sSupPr>
                    <m:ctrlPr>
                      <w:rPr>
                        <w:rFonts w:ascii="Cambria Math" w:hAnsi="Cambria Math"/>
                        <w:i/>
                      </w:rPr>
                    </m:ctrlPr>
                  </m:sSupPr>
                  <m:e>
                    <w:bookmarkStart w:id="120" w:name="OLE_LINK68"/>
                    <w:bookmarkStart w:id="121"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0"/>
                    <w:bookmarkEnd w:id="121"/>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2" w:name="OLE_LINK65"/>
            <w:bookmarkStart w:id="123" w:name="OLE_LINK67"/>
            <w:bookmarkStart w:id="124" w:name="OLE_LINK70"/>
            <w:bookmarkStart w:id="125" w:name="OLE_LINK74"/>
            <w:bookmarkStart w:id="126" w:name="OLE_LINK75"/>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5</w:instrText>
              </w:r>
            </w:fldSimple>
            <w:r w:rsidRPr="00247FB2">
              <w:instrText>)</w:instrText>
            </w:r>
            <w:bookmarkEnd w:id="122"/>
            <w:bookmarkEnd w:id="123"/>
            <w:bookmarkEnd w:id="124"/>
            <w:bookmarkEnd w:id="125"/>
            <w:bookmarkEnd w:id="126"/>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75263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7" w:name="ZEqnNum209100"/>
            <w:r w:rsidRPr="00247FB2">
              <w:instrText>(</w:instrText>
            </w:r>
            <w:fldSimple w:instr=" SEQ MTChap \c \* Arabic \* MERGEFORMAT ">
              <w:r w:rsidR="006D2B43">
                <w:rPr>
                  <w:noProof/>
                </w:rPr>
                <w:instrText>1</w:instrText>
              </w:r>
            </w:fldSimple>
            <w:r w:rsidRPr="00247FB2">
              <w:instrText>.</w:instrText>
            </w:r>
            <w:fldSimple w:instr=" SEQ MTEqn \c \* Arabic \* MERGEFORMAT ">
              <w:r w:rsidR="006D2B43">
                <w:rPr>
                  <w:noProof/>
                </w:rPr>
                <w:instrText>6</w:instrText>
              </w:r>
            </w:fldSimple>
            <w:r w:rsidRPr="00247FB2">
              <w:instrText>)</w:instrText>
            </w:r>
            <w:bookmarkEnd w:id="127"/>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47D772FA"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28" w:name="OLE_LINK312"/>
      <w:bookmarkStart w:id="129" w:name="OLE_LINK313"/>
      <w:bookmarkStart w:id="130" w:name="OLE_LINK314"/>
      <w:r w:rsidR="001D4EEF" w:rsidRPr="00247FB2">
        <w:rPr>
          <w:rFonts w:hint="eastAsia"/>
        </w:rPr>
        <w:t>单层板在纤维方向上的拉伸</w:t>
      </w:r>
      <w:r w:rsidR="00C41582" w:rsidRPr="00247FB2">
        <w:rPr>
          <w:rFonts w:hint="eastAsia"/>
        </w:rPr>
        <w:t>（压缩）</w:t>
      </w:r>
      <w:bookmarkStart w:id="131" w:name="OLE_LINK97"/>
      <w:r w:rsidR="001D4EEF" w:rsidRPr="00247FB2">
        <w:rPr>
          <w:rFonts w:hint="eastAsia"/>
        </w:rPr>
        <w:t>强</w:t>
      </w:r>
      <w:bookmarkEnd w:id="131"/>
      <w:r w:rsidR="001D4EEF" w:rsidRPr="00247FB2">
        <w:rPr>
          <w:rFonts w:hint="eastAsia"/>
        </w:rPr>
        <w:t>度</w:t>
      </w:r>
      <w:bookmarkEnd w:id="128"/>
      <w:bookmarkEnd w:id="129"/>
      <w:bookmarkEnd w:id="130"/>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32" w:name="_Toc511909707"/>
      <w:bookmarkStart w:id="133" w:name="OLE_LINK60"/>
      <w:bookmarkStart w:id="134" w:name="OLE_LINK61"/>
      <w:bookmarkStart w:id="135" w:name="OLE_LINK72"/>
      <w:bookmarkStart w:id="136" w:name="OLE_LINK73"/>
      <w:r w:rsidRPr="00F264F2">
        <w:rPr>
          <w:rFonts w:hint="eastAsia"/>
        </w:rPr>
        <w:t>复合材料的退化模型</w:t>
      </w:r>
      <w:bookmarkEnd w:id="132"/>
    </w:p>
    <w:bookmarkEnd w:id="133"/>
    <w:bookmarkEnd w:id="134"/>
    <w:bookmarkEnd w:id="135"/>
    <w:bookmarkEnd w:id="136"/>
    <w:p w14:paraId="09B67D1C" w14:textId="6E2CDFF6"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400830" w:rsidRPr="00247FB2">
        <w:rPr>
          <w:rFonts w:eastAsiaTheme="minorEastAsia" w:hint="eastAsia"/>
          <w:kern w:val="0"/>
        </w:rPr>
        <w:t>)</w:t>
      </w:r>
      <w:r w:rsidR="0017221F">
        <w:rPr>
          <w:rFonts w:eastAsiaTheme="minorEastAsia" w:hint="eastAsia"/>
          <w:kern w:val="0"/>
        </w:rPr>
        <w:t>。</w:t>
      </w:r>
    </w:p>
    <w:p w14:paraId="119CFB10" w14:textId="36CDEDB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D2B43">
        <w:rPr>
          <w:rFonts w:eastAsiaTheme="minorEastAsia" w:hint="eastAsia"/>
          <w:kern w:val="0"/>
        </w:rPr>
        <w:t>表</w:t>
      </w:r>
      <w:r w:rsidR="006D2B43">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37" w:name="_Ref511209405"/>
      <w:r w:rsidRPr="00247FB2">
        <w:rPr>
          <w:rFonts w:hint="eastAsia"/>
        </w:rPr>
        <w:t>不同</w:t>
      </w:r>
      <w:r w:rsidR="00497766" w:rsidRPr="00247FB2">
        <w:rPr>
          <w:rFonts w:hint="eastAsia"/>
        </w:rPr>
        <w:t>文献中的不同退化模型</w:t>
      </w:r>
      <w:bookmarkEnd w:id="137"/>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EB439C">
        <w:trPr>
          <w:trHeight w:val="304"/>
        </w:trPr>
        <w:tc>
          <w:tcPr>
            <w:tcW w:w="2424" w:type="dxa"/>
          </w:tcPr>
          <w:p w14:paraId="2A6A211C" w14:textId="77777777" w:rsidR="002B0840" w:rsidRPr="008D6EB6" w:rsidRDefault="002B0840" w:rsidP="0055721D">
            <w:pPr>
              <w:ind w:firstLine="440"/>
              <w:rPr>
                <w:rFonts w:ascii="宋体" w:hAnsi="宋体" w:cs="宋体"/>
                <w:sz w:val="22"/>
                <w:szCs w:val="22"/>
              </w:rPr>
            </w:pPr>
            <w:bookmarkStart w:id="138" w:name="OLE_LINK176"/>
            <w:r w:rsidRPr="008D6EB6">
              <w:rPr>
                <w:rFonts w:ascii="宋体" w:hAnsi="宋体" w:cs="宋体" w:hint="eastAsia"/>
                <w:sz w:val="22"/>
                <w:szCs w:val="22"/>
              </w:rPr>
              <w:t>退化模型</w:t>
            </w:r>
          </w:p>
        </w:tc>
        <w:tc>
          <w:tcPr>
            <w:tcW w:w="1733" w:type="dxa"/>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4632" w:type="dxa"/>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EB439C">
        <w:trPr>
          <w:trHeight w:val="304"/>
        </w:trPr>
        <w:tc>
          <w:tcPr>
            <w:tcW w:w="2424" w:type="dxa"/>
            <w:vMerge w:val="restart"/>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7" o:title=""/>
                </v:shape>
                <o:OLEObject Type="Embed" ProgID="Equation.3" ShapeID="_x0000_i1025" DrawAspect="Content" ObjectID="_1585653500" r:id="rId28">
                  <o:FieldCodes>\* MERGEFORMAT</o:FieldCodes>
                </o:OLEObject>
              </w:object>
            </w:r>
          </w:p>
        </w:tc>
      </w:tr>
      <w:tr w:rsidR="002B0840" w:rsidRPr="00247FB2" w14:paraId="4B00D96D" w14:textId="77777777" w:rsidTr="00EB439C">
        <w:trPr>
          <w:trHeight w:val="304"/>
        </w:trPr>
        <w:tc>
          <w:tcPr>
            <w:tcW w:w="2424" w:type="dxa"/>
            <w:vMerge/>
          </w:tcPr>
          <w:p w14:paraId="0706FE9C" w14:textId="77777777" w:rsidR="002B0840" w:rsidRPr="00247FB2" w:rsidRDefault="002B0840" w:rsidP="0055721D">
            <w:pPr>
              <w:ind w:firstLine="420"/>
              <w:rPr>
                <w:rFonts w:ascii="宋体" w:hAnsi="宋体" w:cs="宋体"/>
                <w:sz w:val="21"/>
                <w:szCs w:val="21"/>
              </w:rPr>
            </w:pPr>
          </w:p>
        </w:tc>
        <w:tc>
          <w:tcPr>
            <w:tcW w:w="1733" w:type="dxa"/>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9" o:title=""/>
                </v:shape>
                <o:OLEObject Type="Embed" ProgID="Equation.3" ShapeID="_x0000_i1026" DrawAspect="Content" ObjectID="_1585653501" r:id="rId30">
                  <o:FieldCodes>\* MERGEFORMAT</o:FieldCodes>
                </o:OLEObject>
              </w:object>
            </w:r>
          </w:p>
        </w:tc>
      </w:tr>
      <w:tr w:rsidR="002B0840" w:rsidRPr="00247FB2" w14:paraId="68942FD5" w14:textId="77777777" w:rsidTr="00EB439C">
        <w:trPr>
          <w:trHeight w:val="304"/>
        </w:trPr>
        <w:tc>
          <w:tcPr>
            <w:tcW w:w="2424" w:type="dxa"/>
            <w:vMerge/>
          </w:tcPr>
          <w:p w14:paraId="7AA1FA78" w14:textId="77777777" w:rsidR="002B0840" w:rsidRPr="00247FB2" w:rsidRDefault="002B0840" w:rsidP="0055721D">
            <w:pPr>
              <w:ind w:firstLine="420"/>
              <w:rPr>
                <w:rFonts w:ascii="宋体" w:hAnsi="宋体" w:cs="宋体"/>
                <w:sz w:val="21"/>
                <w:szCs w:val="21"/>
              </w:rPr>
            </w:pPr>
          </w:p>
        </w:tc>
        <w:tc>
          <w:tcPr>
            <w:tcW w:w="1733" w:type="dxa"/>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4632" w:type="dxa"/>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1" o:title=""/>
                </v:shape>
                <o:OLEObject Type="Embed" ProgID="Equation.3" ShapeID="_x0000_i1027" DrawAspect="Content" ObjectID="_1585653502"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EB439C">
        <w:trPr>
          <w:trHeight w:val="304"/>
        </w:trPr>
        <w:tc>
          <w:tcPr>
            <w:tcW w:w="2424" w:type="dxa"/>
            <w:vMerge w:val="restart"/>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7" o:title=""/>
                </v:shape>
                <o:OLEObject Type="Embed" ProgID="Equation.3" ShapeID="_x0000_i1028" DrawAspect="Content" ObjectID="_1585653503" r:id="rId33">
                  <o:FieldCodes>\* MERGEFORMAT</o:FieldCodes>
                </o:OLEObject>
              </w:object>
            </w:r>
          </w:p>
        </w:tc>
      </w:tr>
      <w:tr w:rsidR="002B0840" w:rsidRPr="00247FB2" w14:paraId="0C8E72B5" w14:textId="77777777" w:rsidTr="00EB439C">
        <w:trPr>
          <w:trHeight w:val="304"/>
        </w:trPr>
        <w:tc>
          <w:tcPr>
            <w:tcW w:w="2424" w:type="dxa"/>
            <w:vMerge/>
          </w:tcPr>
          <w:p w14:paraId="4BECFADC" w14:textId="77777777" w:rsidR="002B0840" w:rsidRPr="00247FB2" w:rsidRDefault="002B0840" w:rsidP="0055721D">
            <w:pPr>
              <w:ind w:firstLine="420"/>
              <w:rPr>
                <w:rFonts w:ascii="宋体" w:hAnsi="宋体" w:cs="宋体"/>
                <w:sz w:val="21"/>
                <w:szCs w:val="21"/>
              </w:rPr>
            </w:pPr>
          </w:p>
        </w:tc>
        <w:tc>
          <w:tcPr>
            <w:tcW w:w="1733" w:type="dxa"/>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9.5pt;mso-position-horizontal-relative:page;mso-position-vertical-relative:page" o:ole="">
                  <v:imagedata r:id="rId34" o:title=""/>
                </v:shape>
                <o:OLEObject Type="Embed" ProgID="Equation.3" ShapeID="_x0000_i1029" DrawAspect="Content" ObjectID="_1585653504" r:id="rId35">
                  <o:FieldCodes>\* MERGEFORMAT</o:FieldCodes>
                </o:OLEObject>
              </w:object>
            </w:r>
          </w:p>
        </w:tc>
      </w:tr>
      <w:tr w:rsidR="002B0840" w:rsidRPr="00247FB2" w14:paraId="3E6F0EB1" w14:textId="77777777" w:rsidTr="00EB439C">
        <w:trPr>
          <w:trHeight w:val="312"/>
        </w:trPr>
        <w:tc>
          <w:tcPr>
            <w:tcW w:w="2424" w:type="dxa"/>
            <w:vMerge/>
          </w:tcPr>
          <w:p w14:paraId="4FD34672" w14:textId="77777777" w:rsidR="002B0840" w:rsidRPr="00247FB2" w:rsidRDefault="002B0840" w:rsidP="0055721D">
            <w:pPr>
              <w:ind w:firstLine="480"/>
            </w:pPr>
          </w:p>
        </w:tc>
        <w:tc>
          <w:tcPr>
            <w:tcW w:w="1733" w:type="dxa"/>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1" o:title=""/>
                </v:shape>
                <o:OLEObject Type="Embed" ProgID="Equation.3" ShapeID="_x0000_i1030" DrawAspect="Content" ObjectID="_1585653505" r:id="rId36">
                  <o:FieldCodes>\* MERGEFORMAT</o:FieldCodes>
                </o:OLEObject>
              </w:object>
            </w:r>
          </w:p>
        </w:tc>
      </w:tr>
      <w:tr w:rsidR="00743DAB" w:rsidRPr="00247FB2" w14:paraId="000280F7" w14:textId="77777777" w:rsidTr="00EB439C">
        <w:trPr>
          <w:trHeight w:val="312"/>
        </w:trPr>
        <w:tc>
          <w:tcPr>
            <w:tcW w:w="2424" w:type="dxa"/>
            <w:vMerge w:val="restart"/>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7" o:title=""/>
                </v:shape>
                <o:OLEObject Type="Embed" ProgID="Equation.3" ShapeID="图片 153" DrawAspect="Content" ObjectID="_1585653506" r:id="rId38">
                  <o:FieldCodes>\* MERGEFORMAT</o:FieldCodes>
                </o:OLEObject>
              </w:object>
            </w:r>
          </w:p>
        </w:tc>
      </w:tr>
      <w:tr w:rsidR="00743DAB" w:rsidRPr="00247FB2" w14:paraId="07349D2C" w14:textId="77777777" w:rsidTr="00EB439C">
        <w:trPr>
          <w:trHeight w:val="312"/>
        </w:trPr>
        <w:tc>
          <w:tcPr>
            <w:tcW w:w="2424" w:type="dxa"/>
            <w:vMerge/>
          </w:tcPr>
          <w:p w14:paraId="7B1A2CCA" w14:textId="77777777" w:rsidR="00743DAB" w:rsidRPr="00247FB2" w:rsidRDefault="00743DAB" w:rsidP="00743DAB">
            <w:pPr>
              <w:ind w:firstLine="480"/>
            </w:pPr>
          </w:p>
        </w:tc>
        <w:tc>
          <w:tcPr>
            <w:tcW w:w="1733" w:type="dxa"/>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7" o:title=""/>
                </v:shape>
                <o:OLEObject Type="Embed" ProgID="Equation.3" ShapeID="_x0000_i1032" DrawAspect="Content" ObjectID="_1585653507" r:id="rId39">
                  <o:FieldCodes>\* MERGEFORMAT</o:FieldCodes>
                </o:OLEObject>
              </w:object>
            </w:r>
          </w:p>
        </w:tc>
      </w:tr>
      <w:tr w:rsidR="00743DAB" w:rsidRPr="00247FB2" w14:paraId="0B67A569" w14:textId="77777777" w:rsidTr="00EB439C">
        <w:trPr>
          <w:trHeight w:val="312"/>
        </w:trPr>
        <w:tc>
          <w:tcPr>
            <w:tcW w:w="2424" w:type="dxa"/>
            <w:vMerge/>
          </w:tcPr>
          <w:p w14:paraId="087E4FD1" w14:textId="77777777" w:rsidR="00743DAB" w:rsidRPr="00247FB2" w:rsidRDefault="00743DAB" w:rsidP="00743DAB">
            <w:pPr>
              <w:ind w:firstLine="480"/>
            </w:pPr>
          </w:p>
        </w:tc>
        <w:tc>
          <w:tcPr>
            <w:tcW w:w="1733" w:type="dxa"/>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5653508" r:id="rId41">
                  <o:FieldCodes>\* MERGEFORMAT</o:FieldCodes>
                </o:OLEObject>
              </w:object>
            </w:r>
          </w:p>
        </w:tc>
      </w:tr>
      <w:tr w:rsidR="00743DAB" w:rsidRPr="00247FB2" w14:paraId="02327B3A" w14:textId="77777777" w:rsidTr="00EB439C">
        <w:trPr>
          <w:trHeight w:val="312"/>
        </w:trPr>
        <w:tc>
          <w:tcPr>
            <w:tcW w:w="2424" w:type="dxa"/>
            <w:vMerge/>
          </w:tcPr>
          <w:p w14:paraId="22417407" w14:textId="77777777" w:rsidR="00743DAB" w:rsidRPr="00247FB2" w:rsidRDefault="00743DAB" w:rsidP="00743DAB">
            <w:pPr>
              <w:ind w:firstLine="480"/>
            </w:pPr>
          </w:p>
        </w:tc>
        <w:tc>
          <w:tcPr>
            <w:tcW w:w="1733" w:type="dxa"/>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5653509" r:id="rId43">
                  <o:FieldCodes>\* MERGEFORMAT</o:FieldCodes>
                </o:OLEObject>
              </w:object>
            </w:r>
          </w:p>
        </w:tc>
      </w:tr>
      <w:tr w:rsidR="00743DAB" w:rsidRPr="00247FB2" w14:paraId="10EC96D5" w14:textId="77777777" w:rsidTr="00EB439C">
        <w:trPr>
          <w:trHeight w:val="312"/>
        </w:trPr>
        <w:tc>
          <w:tcPr>
            <w:tcW w:w="2424" w:type="dxa"/>
            <w:vMerge/>
          </w:tcPr>
          <w:p w14:paraId="65AE0E13" w14:textId="77777777" w:rsidR="00743DAB" w:rsidRPr="00247FB2" w:rsidRDefault="00743DAB" w:rsidP="00743DAB">
            <w:pPr>
              <w:ind w:firstLine="480"/>
            </w:pPr>
          </w:p>
        </w:tc>
        <w:tc>
          <w:tcPr>
            <w:tcW w:w="1733" w:type="dxa"/>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4" o:title=""/>
                </v:shape>
                <o:OLEObject Type="Embed" ProgID="Equation.3" ShapeID="图片 157" DrawAspect="Content" ObjectID="_1585653510" r:id="rId45">
                  <o:FieldCodes>\* MERGEFORMAT</o:FieldCodes>
                </o:OLEObject>
              </w:object>
            </w:r>
          </w:p>
        </w:tc>
      </w:tr>
      <w:bookmarkEnd w:id="138"/>
    </w:tbl>
    <w:p w14:paraId="430C0940" w14:textId="77777777" w:rsidR="005058AD" w:rsidRDefault="005058AD" w:rsidP="00287C52">
      <w:pPr>
        <w:ind w:firstLine="480"/>
        <w:rPr>
          <w:rFonts w:eastAsiaTheme="minorEastAsia"/>
          <w:kern w:val="0"/>
        </w:rPr>
      </w:pPr>
    </w:p>
    <w:p w14:paraId="0CAB3D0A" w14:textId="6E31A941" w:rsidR="00320B59"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9" w:name="OLE_LINK81"/>
      <w:bookmarkStart w:id="140" w:name="OLE_LINK82"/>
      <w:bookmarkStart w:id="141"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9"/>
      <w:bookmarkEnd w:id="140"/>
      <w:bookmarkEnd w:id="141"/>
    </w:p>
    <w:p w14:paraId="7A61F7B1" w14:textId="34C1EAF9" w:rsidR="000B12E1" w:rsidRPr="00247FB2" w:rsidRDefault="00E40A35" w:rsidP="0033742D">
      <w:pPr>
        <w:pStyle w:val="2"/>
      </w:pPr>
      <w:bookmarkStart w:id="142" w:name="_Toc511909708"/>
      <w:r w:rsidRPr="00247FB2">
        <w:rPr>
          <w:rFonts w:hint="eastAsia"/>
        </w:rPr>
        <w:t>关键问题</w:t>
      </w:r>
      <w:r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1909709"/>
      <w:r w:rsidRPr="00247FB2">
        <w:rPr>
          <w:rFonts w:hint="eastAsia"/>
        </w:rPr>
        <w:t>关键问题</w:t>
      </w:r>
      <w:bookmarkEnd w:id="143"/>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w:t>
      </w:r>
      <w:r w:rsidR="003E734B" w:rsidRPr="00247FB2">
        <w:rPr>
          <w:rFonts w:hint="eastAsia"/>
        </w:rPr>
        <w:lastRenderedPageBreak/>
        <w:t>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44"/>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45" w:name="_Toc511909710"/>
      <w:r w:rsidRPr="00247FB2">
        <w:rPr>
          <w:rFonts w:hint="eastAsia"/>
        </w:rPr>
        <w:t>本文</w:t>
      </w:r>
      <w:r w:rsidR="00933314">
        <w:rPr>
          <w:rFonts w:hint="eastAsia"/>
        </w:rPr>
        <w:t>的</w:t>
      </w:r>
      <w:r w:rsidRPr="00247FB2">
        <w:rPr>
          <w:rFonts w:hint="eastAsia"/>
        </w:rPr>
        <w:t>主要工作</w:t>
      </w:r>
      <w:bookmarkEnd w:id="145"/>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6" w:name="_Toc511909711"/>
      <w:r w:rsidRPr="00247FB2">
        <w:rPr>
          <w:rFonts w:hint="eastAsia"/>
        </w:rPr>
        <w:t>论文结构安排</w:t>
      </w:r>
      <w:bookmarkEnd w:id="146"/>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w:t>
      </w:r>
      <w:r w:rsidR="008D6ABD">
        <w:rPr>
          <w:rFonts w:hint="eastAsia"/>
        </w:rPr>
        <w:lastRenderedPageBreak/>
        <w:t>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7" w:name="_Toc511909712"/>
      <w:r w:rsidRPr="00247FB2">
        <w:lastRenderedPageBreak/>
        <w:t>复合材料层合板</w:t>
      </w:r>
      <w:r w:rsidRPr="00247FB2">
        <w:rPr>
          <w:rFonts w:hint="eastAsia"/>
        </w:rPr>
        <w:t>破坏理论</w:t>
      </w:r>
      <w:bookmarkEnd w:id="147"/>
    </w:p>
    <w:p w14:paraId="29A1109B" w14:textId="683606EB" w:rsidR="000B12E1" w:rsidRPr="00247FB2" w:rsidRDefault="00407F19" w:rsidP="0033742D">
      <w:pPr>
        <w:pStyle w:val="2"/>
      </w:pPr>
      <w:bookmarkStart w:id="148" w:name="_Toc511909713"/>
      <w:r w:rsidRPr="00247FB2">
        <w:rPr>
          <w:rFonts w:hint="eastAsia"/>
        </w:rPr>
        <w:t>连续损伤模型</w:t>
      </w:r>
      <w:bookmarkEnd w:id="148"/>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49" w:name="OLE_LINK100"/>
      <w:bookmarkStart w:id="150" w:name="OLE_LINK101"/>
      <w:bookmarkStart w:id="151" w:name="_Toc511909714"/>
      <w:bookmarkStart w:id="152" w:name="OLE_LINK40"/>
      <w:bookmarkStart w:id="153" w:name="OLE_LINK66"/>
      <w:r w:rsidRPr="00247FB2">
        <w:rPr>
          <w:rFonts w:hint="eastAsia"/>
        </w:rPr>
        <w:t>本构损伤模型</w:t>
      </w:r>
      <w:bookmarkEnd w:id="149"/>
      <w:bookmarkEnd w:id="150"/>
      <w:bookmarkEnd w:id="151"/>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2"/>
    <w:bookmarkEnd w:id="153"/>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4" w:name="OLE_LINK99"/>
        <w:bookmarkStart w:id="155"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4"/>
        <w:bookmarkEnd w:id="155"/>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6" w:name="OLE_LINK104"/>
        <m:d>
          <m:dPr>
            <m:ctrlPr>
              <w:rPr>
                <w:rFonts w:ascii="Cambria Math" w:hAnsi="Cambria Math"/>
                <w:i/>
                <w:iCs/>
              </w:rPr>
            </m:ctrlPr>
          </m:dPr>
          <m:e>
            <w:bookmarkStart w:id="157" w:name="OLE_LINK102"/>
            <w:bookmarkStart w:id="158"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7"/>
            <w:bookmarkEnd w:id="158"/>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6"/>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9" w:name="ZEqnNum966282"/>
      <w:r w:rsidR="007E119C" w:rsidRPr="00247FB2">
        <w:instrText>(</w:instrText>
      </w:r>
      <w:fldSimple w:instr=" SEQ MTSec \c \* Arabic \* MERGEFORMAT ">
        <w:r w:rsidR="006D2B43">
          <w:rPr>
            <w:noProof/>
          </w:rPr>
          <w:instrText>2</w:instrText>
        </w:r>
      </w:fldSimple>
      <w:r w:rsidR="007E119C" w:rsidRPr="00247FB2">
        <w:instrText>.</w:instrText>
      </w:r>
      <w:fldSimple w:instr=" SEQ MTEqn \c \* Arabic \* MERGEFORMAT ">
        <w:r w:rsidR="006D2B43">
          <w:rPr>
            <w:noProof/>
          </w:rPr>
          <w:instrText>1</w:instrText>
        </w:r>
      </w:fldSimple>
      <w:r w:rsidR="007E119C" w:rsidRPr="00247FB2">
        <w:instrText>)</w:instrText>
      </w:r>
      <w:bookmarkEnd w:id="159"/>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60" w:name="OLE_LINK9"/>
      <w:bookmarkStart w:id="161" w:name="OLE_LINK11"/>
      <w:bookmarkStart w:id="162" w:name="OLE_LINK12"/>
      <w:bookmarkStart w:id="163" w:name="OLE_LINK13"/>
      <w:bookmarkStart w:id="164" w:name="OLE_LINK14"/>
      <w:bookmarkStart w:id="165"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0"/>
      <w:bookmarkEnd w:id="161"/>
      <w:bookmarkEnd w:id="162"/>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6" w:name="OLE_LINK16"/>
      <w:bookmarkStart w:id="167" w:name="OLE_LINK29"/>
      <w:bookmarkEnd w:id="163"/>
      <w:bookmarkEnd w:id="164"/>
      <w:bookmarkEnd w:id="165"/>
      <w:r w:rsidR="009A22FD" w:rsidRPr="00247FB2">
        <w:rPr>
          <w:rFonts w:hint="eastAsia"/>
          <w:color w:val="000000" w:themeColor="text1"/>
        </w:rPr>
        <w:t>别为材料的纵向和横向的热膨胀</w:t>
      </w:r>
      <w:bookmarkEnd w:id="166"/>
      <w:bookmarkEnd w:id="167"/>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68" w:name="OLE_LINK30"/>
      <w:bookmarkStart w:id="169"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8"/>
      <w:bookmarkEnd w:id="169"/>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70" w:name="OLE_LINK39"/>
      <w:bookmarkStart w:id="171"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0"/>
      <w:bookmarkEnd w:id="171"/>
      <w:r w:rsidR="00640A30" w:rsidRPr="00247FB2">
        <w:rPr>
          <w:rFonts w:hint="eastAsia"/>
          <w:color w:val="000000" w:themeColor="text1"/>
        </w:rPr>
        <w:t>，</w:t>
      </w:r>
      <w:bookmarkStart w:id="172" w:name="OLE_LINK51"/>
      <w:bookmarkStart w:id="173"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2"/>
      <w:bookmarkEnd w:id="173"/>
      <w:r w:rsidR="00640A30" w:rsidRPr="00247FB2">
        <w:rPr>
          <w:rFonts w:hint="eastAsia"/>
          <w:color w:val="000000" w:themeColor="text1"/>
        </w:rPr>
        <w:t>和</w:t>
      </w:r>
      <w:bookmarkStart w:id="174" w:name="OLE_LINK105"/>
      <w:bookmarkStart w:id="175"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4"/>
      <w:bookmarkEnd w:id="175"/>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76" w:name="OLE_LINK111"/>
      <w:bookmarkStart w:id="177"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76"/>
    <w:bookmarkEnd w:id="177"/>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8" w:name="OLE_LINK107"/>
      <w:bookmarkStart w:id="179" w:name="OLE_LINK108"/>
      <w:bookmarkStart w:id="180" w:name="OLE_LINK109"/>
      <w:bookmarkStart w:id="181"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752636"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D2B43">
          <w:rPr>
            <w:noProof/>
          </w:rPr>
          <w:instrText>2</w:instrText>
        </w:r>
      </w:fldSimple>
      <w:r w:rsidR="00F936B5" w:rsidRPr="00247FB2">
        <w:instrText>.</w:instrText>
      </w:r>
      <w:fldSimple w:instr=" SEQ MTEqn \c \* Arabic \* MERGEFORMAT ">
        <w:r w:rsidR="006D2B43">
          <w:rPr>
            <w:noProof/>
          </w:rPr>
          <w:instrText>3</w:instrText>
        </w:r>
      </w:fldSimple>
      <w:r w:rsidR="00F936B5" w:rsidRPr="00247FB2">
        <w:instrText>)</w:instrText>
      </w:r>
      <w:r w:rsidR="00F936B5" w:rsidRPr="00247FB2">
        <w:fldChar w:fldCharType="end"/>
      </w:r>
    </w:p>
    <w:bookmarkEnd w:id="178"/>
    <w:bookmarkEnd w:id="179"/>
    <w:bookmarkEnd w:id="180"/>
    <w:bookmarkEnd w:id="181"/>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82" w:name="OLE_LINK177"/>
      <w:bookmarkStart w:id="183" w:name="OLE_LINK178"/>
      <w:bookmarkStart w:id="184"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85" w:name="OLE_LINK180"/>
        <w:bookmarkStart w:id="186" w:name="OLE_LINK181"/>
        <w:bookmarkStart w:id="187" w:name="OLE_LINK182"/>
        <w:bookmarkEnd w:id="182"/>
        <w:bookmarkEnd w:id="183"/>
        <w:bookmarkEnd w:id="184"/>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5"/>
      <w:bookmarkEnd w:id="186"/>
      <w:bookmarkEnd w:id="18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8" w:name="ZEqnNum408616"/>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6</w:instrText>
        </w:r>
      </w:fldSimple>
      <w:r w:rsidRPr="00247FB2">
        <w:instrText>)</w:instrText>
      </w:r>
      <w:bookmarkEnd w:id="188"/>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D2B43" w:rsidRPr="00247FB2">
          <w:instrText>(</w:instrText>
        </w:r>
        <w:r w:rsidR="006D2B43">
          <w:instrText>2</w:instrText>
        </w:r>
        <w:r w:rsidR="006D2B43" w:rsidRPr="00247FB2">
          <w:instrText>.</w:instrText>
        </w:r>
        <w:r w:rsidR="006D2B43">
          <w:instrText>6</w:instrText>
        </w:r>
        <w:r w:rsidR="006D2B43"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189" w:name="_Toc511909715"/>
      <w:r w:rsidRPr="00247FB2">
        <w:rPr>
          <w:rFonts w:hint="eastAsia"/>
        </w:rPr>
        <w:t>损伤变量</w:t>
      </w:r>
      <w:bookmarkEnd w:id="189"/>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D2B43">
        <w:rPr>
          <w:rFonts w:hint="eastAsia"/>
        </w:rPr>
        <w:t>图</w:t>
      </w:r>
      <w:r w:rsidR="006D2B43">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0" w:name="OLE_LINK121"/>
      <w:bookmarkStart w:id="191"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0"/>
      <w:bookmarkEnd w:id="191"/>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92"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192"/>
    </w:p>
    <w:p w14:paraId="4602462E" w14:textId="1F72E4B0"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D2B43">
        <w:rPr>
          <w:rFonts w:hint="eastAsia"/>
        </w:rPr>
        <w:t>图</w:t>
      </w:r>
      <w:r w:rsidR="006D2B43">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93" w:name="_Ref509746428"/>
      <w:r w:rsidRPr="00247FB2">
        <w:rPr>
          <w:rFonts w:hint="eastAsia"/>
        </w:rPr>
        <w:t>损伤演化法则</w:t>
      </w:r>
      <w:bookmarkEnd w:id="193"/>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4" w:name="OLE_LINK125"/>
        <w:bookmarkStart w:id="195"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4"/>
      <w:bookmarkEnd w:id="1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9175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7</w:instrText>
        </w:r>
      </w:fldSimple>
      <w:r w:rsidRPr="00247FB2">
        <w:instrText>)</w:instrText>
      </w:r>
      <w:bookmarkEnd w:id="196"/>
      <w:r w:rsidRPr="00247FB2">
        <w:fldChar w:fldCharType="end"/>
      </w:r>
    </w:p>
    <w:p w14:paraId="18F957FE" w14:textId="2E09741D" w:rsidR="00FE757B" w:rsidRPr="00247FB2" w:rsidRDefault="0081272C" w:rsidP="0081272C">
      <w:pPr>
        <w:ind w:firstLineChars="0" w:firstLine="0"/>
      </w:pPr>
      <w:bookmarkStart w:id="197" w:name="OLE_LINK115"/>
      <w:bookmarkStart w:id="198" w:name="OLE_LINK116"/>
      <w:bookmarkStart w:id="199" w:name="OLE_LINK117"/>
      <w:bookmarkStart w:id="200" w:name="OLE_LINK113"/>
      <w:bookmarkStart w:id="201"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2" w:name="ZEqnNum14654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8</w:instrText>
        </w:r>
      </w:fldSimple>
      <w:r w:rsidRPr="00247FB2">
        <w:instrText>)</w:instrText>
      </w:r>
      <w:bookmarkEnd w:id="202"/>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D2B43" w:rsidRPr="00247FB2">
          <w:instrText>(</w:instrText>
        </w:r>
        <w:r w:rsidR="006D2B43">
          <w:instrText>1</w:instrText>
        </w:r>
        <w:r w:rsidR="006D2B43" w:rsidRPr="00247FB2">
          <w:instrText>.</w:instrText>
        </w:r>
        <w:r w:rsidR="006D2B43">
          <w:instrText>3</w:instrText>
        </w:r>
        <w:r w:rsidR="006D2B43"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D2B43" w:rsidRPr="00247FB2">
          <w:instrText>(</w:instrText>
        </w:r>
        <w:r w:rsidR="006D2B43">
          <w:instrText>1</w:instrText>
        </w:r>
        <w:r w:rsidR="006D2B43" w:rsidRPr="00247FB2">
          <w:instrText>.</w:instrText>
        </w:r>
        <w:r w:rsidR="006D2B43">
          <w:instrText>6</w:instrText>
        </w:r>
        <w:r w:rsidR="006D2B43"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197"/>
      <w:bookmarkEnd w:id="198"/>
      <w:bookmarkEnd w:id="199"/>
      <w:bookmarkEnd w:id="200"/>
      <w:bookmarkEnd w:id="201"/>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494941"/>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9</w:instrText>
        </w:r>
      </w:fldSimple>
      <w:r w:rsidRPr="00247FB2">
        <w:instrText>)</w:instrText>
      </w:r>
      <w:bookmarkEnd w:id="203"/>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D2B43" w:rsidRPr="00185717">
          <w:instrText>(2.9)</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D2B43" w:rsidRPr="00185717">
          <w:instrText>(2.7)</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D2B43" w:rsidRPr="00185717">
          <w:instrText>(2.8)</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04" w:name="_Toc511909716"/>
      <w:r w:rsidRPr="00247FB2">
        <w:rPr>
          <w:rFonts w:hint="eastAsia"/>
        </w:rPr>
        <w:t>就地强度理论</w:t>
      </w:r>
      <w:bookmarkEnd w:id="204"/>
    </w:p>
    <w:p w14:paraId="69AE1990" w14:textId="59652DA8" w:rsidR="00B9618B" w:rsidRPr="00247FB2" w:rsidRDefault="00B9618B" w:rsidP="00EA74B2">
      <w:pPr>
        <w:ind w:firstLine="480"/>
      </w:pPr>
      <w:bookmarkStart w:id="205" w:name="OLE_LINK119"/>
      <w:bookmarkStart w:id="206" w:name="OLE_LINK120"/>
      <w:bookmarkStart w:id="207" w:name="OLE_LINK123"/>
      <w:bookmarkStart w:id="208" w:name="OLE_LINK124"/>
      <w:bookmarkStart w:id="209"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10" w:name="OLE_LINK165"/>
      <w:bookmarkStart w:id="211" w:name="OLE_LINK166"/>
      <w:bookmarkStart w:id="212" w:name="OLE_LINK167"/>
      <w:bookmarkStart w:id="213" w:name="OLE_LINK136"/>
      <w:bookmarkStart w:id="214" w:name="OLE_LINK137"/>
      <w:bookmarkStart w:id="215" w:name="OLE_LINK162"/>
      <w:bookmarkStart w:id="216" w:name="OLE_LINK163"/>
      <w:bookmarkStart w:id="217"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0"/>
        <w:bookmarkEnd w:id="211"/>
        <w:bookmarkEnd w:id="212"/>
        <m:r>
          <w:rPr>
            <w:rFonts w:ascii="Cambria Math" w:hAnsi="Cambria Math" w:hint="eastAsia"/>
          </w:rPr>
          <m:t>=</m:t>
        </m:r>
        <m:r>
          <w:rPr>
            <w:rFonts w:ascii="Cambria Math" w:hAnsi="Cambria Math"/>
          </w:rPr>
          <m:t>1</m:t>
        </m:r>
        <w:bookmarkEnd w:id="213"/>
        <w:bookmarkEnd w:id="214"/>
        <m:r>
          <w:rPr>
            <w:rFonts w:ascii="Cambria Math" w:hAnsi="Cambria Math" w:hint="eastAsia"/>
          </w:rPr>
          <m:t>+</m:t>
        </m:r>
        <w:bookmarkStart w:id="218" w:name="OLE_LINK138"/>
        <w:bookmarkStart w:id="219"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0" w:name="OLE_LINK158"/>
        <w:bookmarkStart w:id="221"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15"/>
      <w:bookmarkEnd w:id="216"/>
      <w:bookmarkEnd w:id="217"/>
      <w:bookmarkEnd w:id="218"/>
      <w:bookmarkEnd w:id="219"/>
      <w:bookmarkEnd w:id="220"/>
      <w:bookmarkEnd w:id="221"/>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0</w:instrText>
        </w:r>
      </w:fldSimple>
      <w:r w:rsidRPr="00247FB2">
        <w:instrText>)</w:instrText>
      </w:r>
      <w:r w:rsidRPr="00247FB2">
        <w:fldChar w:fldCharType="end"/>
      </w:r>
      <w:bookmarkStart w:id="222" w:name="OLE_LINK134"/>
      <w:bookmarkStart w:id="223" w:name="OLE_LINK133"/>
    </w:p>
    <w:bookmarkEnd w:id="222"/>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1</w:instrText>
        </w:r>
      </w:fldSimple>
      <w:r w:rsidRPr="00247FB2">
        <w:instrText>)</w:instrText>
      </w:r>
      <w:r w:rsidRPr="00247FB2">
        <w:fldChar w:fldCharType="end"/>
      </w:r>
    </w:p>
    <w:bookmarkEnd w:id="205"/>
    <w:bookmarkEnd w:id="206"/>
    <w:bookmarkEnd w:id="223"/>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24" w:name="OLE_LINK152"/>
      <w:bookmarkStart w:id="225" w:name="OLE_LINK153"/>
      <w:bookmarkStart w:id="226"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4"/>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5"/>
      <w:bookmarkEnd w:id="226"/>
      <w:r w:rsidRPr="00247FB2">
        <w:rPr>
          <w:rFonts w:hint="eastAsia"/>
        </w:rPr>
        <w:t>表示单向板测得的</w:t>
      </w:r>
      <w:bookmarkStart w:id="227" w:name="OLE_LINK170"/>
      <w:bookmarkStart w:id="228" w:name="OLE_LINK171"/>
      <w:bookmarkStart w:id="229" w:name="OLE_LINK172"/>
      <w:bookmarkStart w:id="230" w:name="OLE_LINK155"/>
      <w:bookmarkStart w:id="231" w:name="OLE_LINK156"/>
      <w:bookmarkStart w:id="232"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7"/>
      <w:bookmarkEnd w:id="228"/>
      <w:bookmarkEnd w:id="229"/>
      <w:r w:rsidRPr="00247FB2">
        <w:rPr>
          <w:rFonts w:hint="eastAsia"/>
        </w:rPr>
        <w:t>，</w:t>
      </w:r>
      <w:bookmarkStart w:id="233" w:name="OLE_LINK315"/>
      <w:bookmarkStart w:id="234" w:name="OLE_LINK316"/>
      <w:bookmarkStart w:id="235" w:name="OLE_LINK326"/>
      <w:bookmarkEnd w:id="230"/>
      <w:bookmarkEnd w:id="231"/>
      <w:bookmarkEnd w:id="232"/>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33"/>
      <w:bookmarkEnd w:id="234"/>
      <w:bookmarkEnd w:id="235"/>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36" w:name="OLE_LINK140"/>
      <w:bookmarkStart w:id="237"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6"/>
        <w:bookmarkEnd w:id="237"/>
        <m:r>
          <w:rPr>
            <w:rFonts w:ascii="Cambria Math" w:hAnsi="Cambria Math"/>
          </w:rPr>
          <m:t>=</m:t>
        </m:r>
        <w:bookmarkStart w:id="238" w:name="OLE_LINK142"/>
        <w:bookmarkStart w:id="239" w:name="OLE_LINK143"/>
        <w:bookmarkStart w:id="240" w:name="OLE_LINK168"/>
        <w:bookmarkStart w:id="241" w:name="OLE_LINK169"/>
        <m:r>
          <w:rPr>
            <w:rFonts w:ascii="Cambria Math" w:hAnsi="Cambria Math"/>
          </w:rPr>
          <m:t>min</m:t>
        </m:r>
        <m:d>
          <m:dPr>
            <m:begChr m:val="["/>
            <m:endChr m:val="]"/>
            <m:ctrlPr>
              <w:rPr>
                <w:rFonts w:ascii="Cambria Math" w:hAnsi="Cambria Math"/>
                <w:i/>
              </w:rPr>
            </m:ctrlPr>
          </m:dPr>
          <m:e>
            <w:bookmarkStart w:id="242" w:name="OLE_LINK146"/>
            <w:bookmarkStart w:id="243" w:name="OLE_LINK147"/>
            <w:bookmarkStart w:id="244" w:name="OLE_LINK148"/>
            <w:bookmarkStart w:id="245" w:name="OLE_LINK149"/>
            <m:f>
              <m:fPr>
                <m:ctrlPr>
                  <w:rPr>
                    <w:rFonts w:ascii="Cambria Math" w:hAnsi="Cambria Math"/>
                    <w:i/>
                  </w:rPr>
                </m:ctrlPr>
              </m:fPr>
              <m:num>
                <w:bookmarkStart w:id="246" w:name="OLE_LINK144"/>
                <w:bookmarkStart w:id="247"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8" w:name="OLE_LINK160"/>
                        <w:bookmarkStart w:id="249"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8"/>
                        <w:bookmarkEnd w:id="249"/>
                      </m:e>
                    </m:d>
                  </m:e>
                </m:func>
                <w:bookmarkEnd w:id="246"/>
                <w:bookmarkEnd w:id="247"/>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2"/>
            <w:bookmarkEnd w:id="243"/>
            <w:bookmarkEnd w:id="244"/>
            <w:bookmarkEnd w:id="245"/>
            <m:r>
              <w:rPr>
                <w:rFonts w:ascii="Cambria Math" w:hAnsi="Cambria Math"/>
              </w:rPr>
              <m:t>,</m:t>
            </m:r>
            <w:bookmarkStart w:id="250" w:name="OLE_LINK150"/>
            <w:bookmarkStart w:id="251"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50"/>
            <w:bookmarkEnd w:id="251"/>
          </m:e>
        </m:d>
      </m:oMath>
      <w:bookmarkEnd w:id="238"/>
      <w:bookmarkEnd w:id="239"/>
      <w:bookmarkEnd w:id="240"/>
      <w:bookmarkEnd w:id="24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2" w:name="ZEqnNum26982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2</w:instrText>
        </w:r>
      </w:fldSimple>
      <w:r w:rsidRPr="00247FB2">
        <w:instrText>)</w:instrText>
      </w:r>
      <w:bookmarkEnd w:id="252"/>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3" w:name="ZEqnNum83771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3</w:instrText>
        </w:r>
      </w:fldSimple>
      <w:r w:rsidRPr="00247FB2">
        <w:instrText>)</w:instrText>
      </w:r>
      <w:bookmarkEnd w:id="253"/>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4" w:name="OLE_LINK173"/>
            <w:bookmarkStart w:id="255" w:name="OLE_LINK174"/>
            <w:bookmarkStart w:id="256"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4"/>
            <w:bookmarkEnd w:id="255"/>
            <w:bookmarkEnd w:id="256"/>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7" w:name="ZEqnNum620578"/>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4</w:instrText>
        </w:r>
      </w:fldSimple>
      <w:r w:rsidRPr="00247FB2">
        <w:instrText>)</w:instrText>
      </w:r>
      <w:bookmarkEnd w:id="257"/>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D2B43" w:rsidRPr="00247FB2">
          <w:instrText>(</w:instrText>
        </w:r>
        <w:r w:rsidR="006D2B43">
          <w:instrText>2</w:instrText>
        </w:r>
        <w:r w:rsidR="006D2B43" w:rsidRPr="00247FB2">
          <w:instrText>.</w:instrText>
        </w:r>
        <w:r w:rsidR="006D2B43">
          <w:instrText>12</w:instrText>
        </w:r>
        <w:r w:rsidR="006D2B43"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8" w:name="_Ref510452099"/>
      <w:bookmarkStart w:id="259" w:name="_Toc511909717"/>
      <w:bookmarkEnd w:id="207"/>
      <w:bookmarkEnd w:id="208"/>
      <w:bookmarkEnd w:id="209"/>
      <w:r w:rsidRPr="00247FB2">
        <w:rPr>
          <w:rFonts w:hint="eastAsia"/>
        </w:rPr>
        <w:lastRenderedPageBreak/>
        <w:t>剪切非线性效应</w:t>
      </w:r>
      <w:bookmarkEnd w:id="258"/>
      <w:bookmarkEnd w:id="259"/>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60" w:name="OLE_LINK196"/>
      <w:bookmarkStart w:id="261" w:name="OLE_LINK197"/>
      <w:bookmarkStart w:id="262" w:name="OLE_LINK198"/>
      <w:bookmarkStart w:id="263" w:name="OLE_LINK213"/>
      <w:bookmarkStart w:id="264"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5" w:name="OLE_LINK193"/>
                  <w:bookmarkStart w:id="266" w:name="OLE_LINK194"/>
                  <w:bookmarkStart w:id="267"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5"/>
                  <w:bookmarkEnd w:id="266"/>
                  <w:bookmarkEnd w:id="267"/>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60"/>
        <w:bookmarkEnd w:id="261"/>
        <w:bookmarkEnd w:id="262"/>
        <w:bookmarkEnd w:id="263"/>
        <w:bookmarkEnd w:id="264"/>
        <m:r>
          <m:rPr>
            <m:sty m:val="p"/>
          </m:rPr>
          <w:rPr>
            <w:rFonts w:ascii="Cambria Math" w:hAnsi="Cambria Math"/>
          </w:rPr>
          <m:t>=</m:t>
        </m:r>
        <w:bookmarkStart w:id="268" w:name="OLE_LINK183"/>
        <w:bookmarkStart w:id="269"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70" w:name="OLE_LINK186"/>
                  <w:bookmarkStart w:id="271"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70"/>
                  <w:bookmarkEnd w:id="271"/>
                </m:e>
                <m:e>
                  <w:bookmarkStart w:id="272" w:name="OLE_LINK190"/>
                  <w:bookmarkStart w:id="273" w:name="OLE_LINK191"/>
                  <w:bookmarkStart w:id="274"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5" w:name="OLE_LINK188"/>
                      <w:bookmarkStart w:id="276"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5"/>
                      <w:bookmarkEnd w:id="276"/>
                    </m:den>
                  </m:f>
                  <w:bookmarkEnd w:id="272"/>
                  <w:bookmarkEnd w:id="273"/>
                  <w:bookmarkEnd w:id="274"/>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7" w:name="OLE_LINK215"/>
        <w:bookmarkStart w:id="278" w:name="OLE_LINK216"/>
        <w:bookmarkEnd w:id="268"/>
        <w:bookmarkEnd w:id="269"/>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9" w:name="OLE_LINK199"/>
                  <w:bookmarkStart w:id="280"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9"/>
                  <w:bookmarkEnd w:id="280"/>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7"/>
      <w:bookmarkEnd w:id="27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58498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5</w:instrText>
        </w:r>
      </w:fldSimple>
      <w:r w:rsidRPr="00247FB2">
        <w:instrText>)</w:instrText>
      </w:r>
      <w:bookmarkEnd w:id="281"/>
      <w:r w:rsidRPr="00247FB2">
        <w:fldChar w:fldCharType="end"/>
      </w:r>
    </w:p>
    <w:p w14:paraId="692AC477" w14:textId="33F58201" w:rsidR="00800CA9" w:rsidRDefault="006F4325" w:rsidP="00800CA9">
      <w:pPr>
        <w:ind w:firstLine="480"/>
      </w:pPr>
      <w:bookmarkStart w:id="282" w:name="OLE_LINK201"/>
      <w:bookmarkStart w:id="283"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D2B43">
        <w:rPr>
          <w:rFonts w:hint="eastAsia"/>
        </w:rPr>
        <w:t>图</w:t>
      </w:r>
      <w:r w:rsidR="006D2B43">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84" w:name="OLE_LINK71"/>
      <w:bookmarkStart w:id="285" w:name="OLE_LINK135"/>
      <w:r w:rsidR="00D62DD0" w:rsidRPr="00247FB2">
        <w:rPr>
          <w:rFonts w:hint="eastAsia"/>
        </w:rPr>
        <w:t>可以明显看出</w:t>
      </w:r>
      <w:r w:rsidR="00C26B69" w:rsidRPr="00247FB2">
        <w:rPr>
          <w:rFonts w:hint="eastAsia"/>
        </w:rPr>
        <w:t>非线性曲线中的应变</w:t>
      </w:r>
      <w:bookmarkEnd w:id="284"/>
      <w:bookmarkEnd w:id="285"/>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1591E639">
            <wp:extent cx="3342640" cy="229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inline>
        </w:drawing>
      </w:r>
    </w:p>
    <w:p w14:paraId="0C169710" w14:textId="65AAB5B8" w:rsidR="00763F89" w:rsidRPr="00247FB2" w:rsidRDefault="007C7E5A" w:rsidP="00800CA9">
      <w:pPr>
        <w:pStyle w:val="6"/>
        <w:jc w:val="center"/>
      </w:pPr>
      <w:bookmarkStart w:id="286" w:name="_Ref509848667"/>
      <w:r w:rsidRPr="00247FB2">
        <w:t>T800/924C</w:t>
      </w:r>
      <w:r w:rsidRPr="00247FB2">
        <w:t>层合板剪切实验应力</w:t>
      </w:r>
      <w:r w:rsidRPr="00247FB2">
        <w:rPr>
          <w:rFonts w:hint="eastAsia"/>
        </w:rPr>
        <w:t>-</w:t>
      </w:r>
      <w:r w:rsidRPr="00247FB2">
        <w:t>应变曲线</w:t>
      </w:r>
      <w:bookmarkEnd w:id="286"/>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3F14AC1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87" w:name="OLE_LINK295"/>
      <w:r w:rsidR="00081533" w:rsidRPr="00247FB2">
        <w:t>Ramberg</w:t>
      </w:r>
      <w:r w:rsidR="00081533" w:rsidRPr="00247FB2">
        <w:rPr>
          <w:rFonts w:hint="eastAsia"/>
        </w:rPr>
        <w:t>-Osgood</w:t>
      </w:r>
      <w:bookmarkEnd w:id="287"/>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8" w:name="OLE_LINK210"/>
            <w:bookmarkStart w:id="289"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8"/>
            <w:bookmarkEnd w:id="289"/>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847794"/>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6</w:instrText>
        </w:r>
      </w:fldSimple>
      <w:r w:rsidRPr="00247FB2">
        <w:instrText>)</w:instrText>
      </w:r>
      <w:bookmarkEnd w:id="290"/>
      <w:r w:rsidRPr="00247FB2">
        <w:fldChar w:fldCharType="end"/>
      </w:r>
    </w:p>
    <w:p w14:paraId="3EB0B7F0" w14:textId="3ECA4FF2" w:rsidR="003F5581" w:rsidRPr="00247FB2" w:rsidRDefault="00AC4754" w:rsidP="00C41A88">
      <w:pPr>
        <w:ind w:firstLineChars="0" w:firstLine="0"/>
      </w:pPr>
      <w:bookmarkStart w:id="291"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292"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92"/>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93"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93"/>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D2B43" w:rsidRPr="00247FB2">
          <w:instrText>(</w:instrText>
        </w:r>
        <w:r w:rsidR="006D2B43">
          <w:instrText>2</w:instrText>
        </w:r>
        <w:r w:rsidR="006D2B43" w:rsidRPr="00247FB2">
          <w:instrText>.</w:instrText>
        </w:r>
        <w:r w:rsidR="006D2B43">
          <w:instrText>16</w:instrText>
        </w:r>
        <w:r w:rsidR="006D2B43"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294" w:name="OLE_LINK218"/>
      <w:bookmarkStart w:id="295" w:name="OLE_LINK219"/>
      <w:bookmarkStart w:id="296"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94"/>
        <w:bookmarkEnd w:id="295"/>
        <w:bookmarkEnd w:id="296"/>
        <m:r>
          <w:rPr>
            <w:rFonts w:ascii="Cambria Math" w:hAnsi="Cambria Math"/>
          </w:rPr>
          <m:t>=</m:t>
        </m:r>
        <w:bookmarkStart w:id="297"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8" w:name="ZEqnNum360633"/>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7</w:instrText>
        </w:r>
      </w:fldSimple>
      <w:r w:rsidRPr="00247FB2">
        <w:instrText>)</w:instrText>
      </w:r>
      <w:bookmarkEnd w:id="298"/>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D2B43" w:rsidRPr="00247FB2">
          <w:instrText>(</w:instrText>
        </w:r>
        <w:r w:rsidR="006D2B43">
          <w:instrText>2</w:instrText>
        </w:r>
        <w:r w:rsidR="006D2B43" w:rsidRPr="00247FB2">
          <w:instrText>.</w:instrText>
        </w:r>
        <w:r w:rsidR="006D2B43">
          <w:instrText>17</w:instrText>
        </w:r>
        <w:r w:rsidR="006D2B43"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D2B43" w:rsidRPr="00247FB2">
          <w:instrText>(</w:instrText>
        </w:r>
        <w:r w:rsidR="006D2B43">
          <w:instrText>2</w:instrText>
        </w:r>
        <w:r w:rsidR="006D2B43" w:rsidRPr="00247FB2">
          <w:instrText>.</w:instrText>
        </w:r>
        <w:r w:rsidR="006D2B43">
          <w:instrText>15</w:instrText>
        </w:r>
        <w:r w:rsidR="006D2B43"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9" w:name="ZEqnNum934457"/>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8</w:instrText>
        </w:r>
      </w:fldSimple>
      <w:r w:rsidRPr="00247FB2">
        <w:instrText>)</w:instrText>
      </w:r>
      <w:bookmarkEnd w:id="299"/>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9B4F06" w:rsidRPr="00247FB2">
        <w:fldChar w:fldCharType="end"/>
      </w:r>
      <w:r w:rsidR="009B4F06" w:rsidRPr="00247FB2">
        <w:t>进行计算</w:t>
      </w:r>
      <w:r w:rsidR="00BC5805" w:rsidRPr="00247FB2">
        <w:rPr>
          <w:rFonts w:hint="eastAsia"/>
        </w:rPr>
        <w:t>。</w:t>
      </w:r>
      <w:bookmarkEnd w:id="291"/>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D2B43" w:rsidRPr="00247FB2">
          <w:instrText>(</w:instrText>
        </w:r>
        <w:r w:rsidR="006D2B43">
          <w:instrText>2</w:instrText>
        </w:r>
        <w:r w:rsidR="006D2B43" w:rsidRPr="00247FB2">
          <w:instrText>.</w:instrText>
        </w:r>
        <w:r w:rsidR="006D2B43">
          <w:instrText>6</w:instrText>
        </w:r>
        <w:r w:rsidR="006D2B43"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00" w:name="_Toc511909718"/>
      <w:bookmarkEnd w:id="282"/>
      <w:bookmarkEnd w:id="283"/>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00"/>
      <w:r w:rsidR="00BF5F78" w:rsidRPr="00247FB2">
        <w:t xml:space="preserve"> </w:t>
      </w:r>
    </w:p>
    <w:p w14:paraId="5619F572" w14:textId="691EF66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01" w:name="_Toc511909719"/>
      <w:bookmarkStart w:id="302" w:name="OLE_LINK127"/>
      <w:bookmarkStart w:id="303" w:name="OLE_LINK128"/>
      <w:r w:rsidRPr="00247FB2">
        <w:rPr>
          <w:rFonts w:hint="eastAsia"/>
        </w:rPr>
        <w:t>UMAT</w:t>
      </w:r>
      <w:r w:rsidRPr="00247FB2">
        <w:rPr>
          <w:rFonts w:hint="eastAsia"/>
        </w:rPr>
        <w:t>子程序</w:t>
      </w:r>
      <w:bookmarkEnd w:id="301"/>
    </w:p>
    <w:p w14:paraId="53D76778" w14:textId="6A8FB3D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02"/>
      <w:bookmarkEnd w:id="303"/>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04"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04"/>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68083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19</w:instrText>
        </w:r>
      </w:fldSimple>
      <w:r w:rsidRPr="00247FB2">
        <w:instrText>)</w:instrText>
      </w:r>
      <w:bookmarkEnd w:id="305"/>
      <w:r w:rsidRPr="00247FB2">
        <w:fldChar w:fldCharType="end"/>
      </w:r>
      <w:bookmarkStart w:id="306"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D2B43" w:rsidRPr="006457E8">
          <w:instrText>(2.6)</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D2B43" w:rsidRPr="006457E8">
          <w:instrText>(2.19)</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07" w:name="OLE_LINK131"/>
        <w:bookmarkStart w:id="308"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7"/>
        <w:bookmarkEnd w:id="308"/>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1991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0</w:instrText>
        </w:r>
      </w:fldSimple>
      <w:r w:rsidRPr="00247FB2">
        <w:instrText>)</w:instrText>
      </w:r>
      <w:bookmarkEnd w:id="309"/>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D2B43">
        <w:rPr>
          <w:rFonts w:hint="eastAsia"/>
        </w:rPr>
        <w:t>图</w:t>
      </w:r>
      <w:r w:rsidR="006D2B43">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D2B43" w:rsidRPr="00247FB2">
          <w:instrText>(</w:instrText>
        </w:r>
        <w:r w:rsidR="006D2B43">
          <w:instrText>2</w:instrText>
        </w:r>
        <w:r w:rsidR="006D2B43" w:rsidRPr="00247FB2">
          <w:instrText>.</w:instrText>
        </w:r>
        <w:r w:rsidR="006D2B43">
          <w:instrText>7</w:instrText>
        </w:r>
        <w:r w:rsidR="006D2B43"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6D2B43" w:rsidRPr="00247FB2">
          <w:instrText>(</w:instrText>
        </w:r>
        <w:r w:rsidR="006D2B43">
          <w:instrText>2</w:instrText>
        </w:r>
        <w:r w:rsidR="006D2B43" w:rsidRPr="00247FB2">
          <w:instrText>.</w:instrText>
        </w:r>
        <w:r w:rsidR="006D2B43">
          <w:instrText>8</w:instrText>
        </w:r>
        <w:r w:rsidR="006D2B43"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D2B43" w:rsidRPr="00247FB2">
          <w:instrText>(</w:instrText>
        </w:r>
        <w:r w:rsidR="006D2B43">
          <w:instrText>2</w:instrText>
        </w:r>
        <w:r w:rsidR="006D2B43" w:rsidRPr="00247FB2">
          <w:instrText>.</w:instrText>
        </w:r>
        <w:r w:rsidR="006D2B43">
          <w:instrText>20</w:instrText>
        </w:r>
        <w:r w:rsidR="006D2B43"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10" w:name="_Ref509752429"/>
      <w:bookmarkEnd w:id="306"/>
      <w:r w:rsidRPr="0022473A">
        <w:t>UMAT</w:t>
      </w:r>
      <w:r w:rsidRPr="002F2D86">
        <w:rPr>
          <w:rFonts w:hint="eastAsia"/>
        </w:rPr>
        <w:t>计算流程图</w:t>
      </w:r>
      <w:bookmarkEnd w:id="310"/>
    </w:p>
    <w:p w14:paraId="05196666" w14:textId="659A0872" w:rsidR="00E30BFA" w:rsidRPr="00247FB2" w:rsidRDefault="00B47EA9" w:rsidP="00E30BFA">
      <w:pPr>
        <w:pStyle w:val="3"/>
      </w:pPr>
      <w:bookmarkStart w:id="311" w:name="_Toc511909720"/>
      <w:r w:rsidRPr="00247FB2">
        <w:rPr>
          <w:rFonts w:hint="eastAsia"/>
        </w:rPr>
        <w:t>消除网格依赖性</w:t>
      </w:r>
      <w:r w:rsidR="005337C7">
        <w:rPr>
          <w:rFonts w:hint="eastAsia"/>
        </w:rPr>
        <w:t>的</w:t>
      </w:r>
      <w:r w:rsidR="005337C7" w:rsidRPr="00247FB2">
        <w:rPr>
          <w:rFonts w:hint="eastAsia"/>
        </w:rPr>
        <w:t>特征长度法</w:t>
      </w:r>
      <w:bookmarkEnd w:id="311"/>
    </w:p>
    <w:p w14:paraId="0CDBAB67" w14:textId="31B45D39"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D2B43" w:rsidRPr="00247FB2">
          <w:instrText>(</w:instrText>
        </w:r>
        <w:r w:rsidR="006D2B43">
          <w:instrText>2</w:instrText>
        </w:r>
        <w:r w:rsidR="006D2B43" w:rsidRPr="00247FB2">
          <w:instrText>.</w:instrText>
        </w:r>
        <w:r w:rsidR="006D2B43">
          <w:instrText>9</w:instrText>
        </w:r>
        <w:r w:rsidR="006D2B43"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2" w:name="ZEqnNum60160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2</w:instrText>
        </w:r>
      </w:fldSimple>
      <w:r w:rsidRPr="00247FB2">
        <w:instrText>)</w:instrText>
      </w:r>
      <w:bookmarkEnd w:id="312"/>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D2B43" w:rsidRPr="00247FB2">
          <w:instrText>(</w:instrText>
        </w:r>
        <w:r w:rsidR="006D2B43">
          <w:instrText>2</w:instrText>
        </w:r>
        <w:r w:rsidR="006D2B43" w:rsidRPr="00247FB2">
          <w:instrText>.</w:instrText>
        </w:r>
        <w:r w:rsidR="006D2B43">
          <w:instrText>7</w:instrText>
        </w:r>
        <w:r w:rsidR="006D2B43"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D2B43" w:rsidRPr="00247FB2">
          <w:instrText>(</w:instrText>
        </w:r>
        <w:r w:rsidR="006D2B43">
          <w:instrText>2</w:instrText>
        </w:r>
        <w:r w:rsidR="006D2B43" w:rsidRPr="00247FB2">
          <w:instrText>.</w:instrText>
        </w:r>
        <w:r w:rsidR="006D2B43">
          <w:instrText>8</w:instrText>
        </w:r>
        <w:r w:rsidR="006D2B43"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D2B43" w:rsidRPr="00247FB2">
          <w:instrText>(</w:instrText>
        </w:r>
        <w:r w:rsidR="006D2B43">
          <w:instrText>2</w:instrText>
        </w:r>
        <w:r w:rsidR="006D2B43" w:rsidRPr="00247FB2">
          <w:instrText>.</w:instrText>
        </w:r>
        <w:r w:rsidR="006D2B43">
          <w:instrText>22</w:instrText>
        </w:r>
        <w:r w:rsidR="006D2B43"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7</w:instrText>
        </w:r>
      </w:fldSimple>
      <w:r w:rsidRPr="00247FB2">
        <w:instrText>)</w:instrText>
      </w:r>
      <w:r w:rsidRPr="00247FB2">
        <w:fldChar w:fldCharType="end"/>
      </w:r>
    </w:p>
    <w:p w14:paraId="1146B494" w14:textId="2BD67D97"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13" w:name="_Toc511909721"/>
      <w:r w:rsidRPr="00247FB2">
        <w:rPr>
          <w:rFonts w:hint="eastAsia"/>
        </w:rPr>
        <w:t>提高收敛性</w:t>
      </w:r>
      <w:r>
        <w:rPr>
          <w:rFonts w:hint="eastAsia"/>
        </w:rPr>
        <w:t>的</w:t>
      </w:r>
      <w:r w:rsidR="00D50946" w:rsidRPr="00247FB2">
        <w:rPr>
          <w:rFonts w:hint="eastAsia"/>
        </w:rPr>
        <w:t>粘性系数</w:t>
      </w:r>
      <w:bookmarkEnd w:id="313"/>
    </w:p>
    <w:p w14:paraId="5593FA32" w14:textId="1D8F97DA"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4" w:name="ZEqnNum699299"/>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8</w:instrText>
        </w:r>
      </w:fldSimple>
      <w:r w:rsidRPr="00247FB2">
        <w:instrText>)</w:instrText>
      </w:r>
      <w:bookmarkEnd w:id="314"/>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5" w:name="ZEqnNum962190"/>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29</w:instrText>
        </w:r>
      </w:fldSimple>
      <w:r w:rsidRPr="00247FB2">
        <w:instrText>)</w:instrText>
      </w:r>
      <w:bookmarkEnd w:id="315"/>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D2B43" w:rsidRPr="00247FB2">
          <w:instrText>(</w:instrText>
        </w:r>
        <w:r w:rsidR="006D2B43">
          <w:instrText>2</w:instrText>
        </w:r>
        <w:r w:rsidR="006D2B43" w:rsidRPr="00247FB2">
          <w:instrText>.</w:instrText>
        </w:r>
        <w:r w:rsidR="006D2B43">
          <w:instrText>28</w:instrText>
        </w:r>
        <w:r w:rsidR="006D2B43"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D2B43" w:rsidRPr="00247FB2">
          <w:instrText>(</w:instrText>
        </w:r>
        <w:r w:rsidR="006D2B43">
          <w:instrText>2</w:instrText>
        </w:r>
        <w:r w:rsidR="006D2B43" w:rsidRPr="00247FB2">
          <w:instrText>.</w:instrText>
        </w:r>
        <w:r w:rsidR="006D2B43">
          <w:instrText>29</w:instrText>
        </w:r>
        <w:r w:rsidR="006D2B43"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878195"/>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2</w:instrText>
        </w:r>
      </w:fldSimple>
      <w:r w:rsidRPr="00247FB2">
        <w:instrText>)</w:instrText>
      </w:r>
      <w:bookmarkEnd w:id="316"/>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D2B43" w:rsidRPr="00247FB2">
          <w:instrText>(</w:instrText>
        </w:r>
        <w:r w:rsidR="006D2B43">
          <w:instrText>2</w:instrText>
        </w:r>
        <w:r w:rsidR="006D2B43" w:rsidRPr="00247FB2">
          <w:instrText>.</w:instrText>
        </w:r>
        <w:r w:rsidR="006D2B43">
          <w:instrText>32</w:instrText>
        </w:r>
        <w:r w:rsidR="006D2B43"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D2B43" w:rsidRPr="00247FB2">
          <w:instrText>(</w:instrText>
        </w:r>
        <w:r w:rsidR="006D2B43">
          <w:instrText>2</w:instrText>
        </w:r>
        <w:r w:rsidR="006D2B43" w:rsidRPr="00247FB2">
          <w:instrText>.</w:instrText>
        </w:r>
        <w:r w:rsidR="006D2B43">
          <w:instrText>20</w:instrText>
        </w:r>
        <w:r w:rsidR="006D2B43"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D2B43">
          <w:rPr>
            <w:noProof/>
          </w:rPr>
          <w:instrText>2</w:instrText>
        </w:r>
      </w:fldSimple>
      <w:r w:rsidRPr="00247FB2">
        <w:instrText>.</w:instrText>
      </w:r>
      <w:fldSimple w:instr=" SEQ MTEqn \c \* Arabic \* MERGEFORMAT ">
        <w:r w:rsidR="006D2B43">
          <w:rPr>
            <w:noProof/>
          </w:rPr>
          <w:instrText>33</w:instrText>
        </w:r>
      </w:fldSimple>
      <w:r w:rsidRPr="00247FB2">
        <w:instrText>)</w:instrText>
      </w:r>
      <w:r w:rsidRPr="00247FB2">
        <w:fldChar w:fldCharType="end"/>
      </w:r>
    </w:p>
    <w:p w14:paraId="7669D5AE" w14:textId="171FF8DD"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D2B43">
        <w:rPr>
          <w:rFonts w:hint="eastAsia"/>
        </w:rPr>
        <w:t>表</w:t>
      </w:r>
      <w:r w:rsidR="006D2B43">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D2B43">
        <w:rPr>
          <w:rFonts w:hint="eastAsia"/>
        </w:rPr>
        <w:t>图</w:t>
      </w:r>
      <w:r w:rsidR="006D2B43">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8850D2">
      <w:pPr>
        <w:spacing w:line="240" w:lineRule="auto"/>
        <w:ind w:firstLineChars="750" w:firstLine="1800"/>
      </w:pPr>
      <w:r w:rsidRPr="00247FB2">
        <w:rPr>
          <w:noProof/>
        </w:rPr>
        <w:lastRenderedPageBreak/>
        <w:drawing>
          <wp:inline distT="0" distB="0" distL="0" distR="0" wp14:anchorId="03B12B6B" wp14:editId="3EDB622A">
            <wp:extent cx="3060700" cy="2057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inline>
        </w:drawing>
      </w:r>
    </w:p>
    <w:p w14:paraId="5D28A069" w14:textId="30E35AB2"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8850D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8850D2" w:rsidRPr="00FD02CF">
        <w:rPr>
          <w:noProof/>
          <w:vertAlign w:val="superscript"/>
        </w:rPr>
        <w:t>[30]</w:t>
      </w:r>
      <w:r w:rsidR="008850D2" w:rsidRPr="00247FB2">
        <w:fldChar w:fldCharType="end"/>
      </w:r>
    </w:p>
    <w:p w14:paraId="5A5FF56B" w14:textId="45782C6B" w:rsidR="008850D2" w:rsidRPr="00247FB2" w:rsidRDefault="008850D2" w:rsidP="003637BC">
      <w:pPr>
        <w:spacing w:line="240" w:lineRule="auto"/>
        <w:ind w:firstLine="480"/>
      </w:pPr>
    </w:p>
    <w:p w14:paraId="6C6F8A52" w14:textId="2F1BB39D" w:rsidR="00311C64" w:rsidRDefault="00DA243B" w:rsidP="00A1112D">
      <w:pPr>
        <w:pStyle w:val="7"/>
      </w:pPr>
      <w:r w:rsidRPr="00247FB2">
        <w:rPr>
          <w:rFonts w:hint="eastAsia"/>
        </w:rPr>
        <w:t xml:space="preserve"> </w:t>
      </w:r>
      <w:bookmarkStart w:id="317" w:name="OLE_LINK206"/>
      <w:bookmarkStart w:id="318" w:name="OLE_LINK207"/>
      <w:bookmarkStart w:id="319" w:name="OLE_LINK208"/>
      <w:bookmarkStart w:id="320" w:name="_Ref509875014"/>
      <w:r w:rsidR="00F87832" w:rsidRPr="00247FB2">
        <w:t>使用不同的粘性系数的</w:t>
      </w:r>
      <w:bookmarkEnd w:id="317"/>
      <w:bookmarkEnd w:id="318"/>
      <w:bookmarkEnd w:id="319"/>
      <w:r w:rsidR="001C4EEF" w:rsidRPr="00247FB2">
        <w:t>开孔层合板</w:t>
      </w:r>
      <w:r w:rsidR="00F87832" w:rsidRPr="00247FB2">
        <w:t>强度计算结果</w:t>
      </w:r>
      <w:bookmarkEnd w:id="320"/>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31"/>
        <w:gridCol w:w="2394"/>
        <w:gridCol w:w="2559"/>
        <w:gridCol w:w="1574"/>
      </w:tblGrid>
      <w:tr w:rsidR="007E0EFE" w:rsidRPr="00145E92" w14:paraId="79B5CA64" w14:textId="77777777" w:rsidTr="009D7ECE">
        <w:trPr>
          <w:trHeight w:val="304"/>
          <w:jc w:val="center"/>
        </w:trPr>
        <w:tc>
          <w:tcPr>
            <w:tcW w:w="2424" w:type="dxa"/>
            <w:vMerge w:val="restart"/>
            <w:vAlign w:val="center"/>
          </w:tcPr>
          <w:p w14:paraId="6F40B4D8" w14:textId="77777777" w:rsidR="007E0EFE" w:rsidRPr="00B54AD6" w:rsidRDefault="007E0EFE" w:rsidP="009D7ECE">
            <w:pPr>
              <w:ind w:firstLine="420"/>
              <w:jc w:val="center"/>
              <w:rPr>
                <w:rFonts w:ascii="宋体" w:hAnsi="宋体" w:cs="宋体"/>
                <w:sz w:val="21"/>
                <w:szCs w:val="21"/>
              </w:rPr>
            </w:pPr>
            <w:bookmarkStart w:id="321" w:name="_Ref509875581"/>
            <w:r w:rsidRPr="007E7A37">
              <w:rPr>
                <w:rFonts w:ascii="宋体" w:hAnsi="宋体" w:cs="宋体" w:hint="eastAsia"/>
                <w:sz w:val="21"/>
                <w:szCs w:val="21"/>
              </w:rPr>
              <w:t>实验结果</w:t>
            </w:r>
          </w:p>
          <w:p w14:paraId="2066C0CD" w14:textId="77777777" w:rsidR="007E0EFE" w:rsidRPr="007E7A37" w:rsidRDefault="007E0EFE" w:rsidP="009D7ECE">
            <w:pPr>
              <w:ind w:firstLine="420"/>
              <w:jc w:val="center"/>
              <w:rPr>
                <w:rFonts w:ascii="宋体" w:hAnsi="宋体" w:cs="宋体"/>
                <w:sz w:val="21"/>
                <w:szCs w:val="21"/>
              </w:rPr>
            </w:pPr>
            <w:r w:rsidRPr="00B54AD6">
              <w:rPr>
                <w:rFonts w:ascii="宋体" w:hAnsi="宋体" w:cs="宋体"/>
                <w:sz w:val="21"/>
                <w:szCs w:val="21"/>
              </w:rPr>
              <w:t>(De Vries</w:t>
            </w:r>
            <w:r w:rsidRPr="00B54AD6">
              <w:rPr>
                <w:rFonts w:ascii="宋体" w:hAnsi="宋体" w:cs="宋体"/>
                <w:sz w:val="21"/>
                <w:szCs w:val="21"/>
              </w:rPr>
              <w:fldChar w:fldCharType="begin"/>
            </w:r>
            <w:r w:rsidRPr="00B54AD6">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B54AD6">
              <w:rPr>
                <w:rFonts w:ascii="宋体" w:hAnsi="宋体" w:cs="宋体"/>
                <w:sz w:val="21"/>
                <w:szCs w:val="21"/>
              </w:rPr>
              <w:fldChar w:fldCharType="separate"/>
            </w:r>
            <w:r w:rsidRPr="00B54AD6">
              <w:rPr>
                <w:rFonts w:ascii="宋体" w:hAnsi="宋体" w:cs="宋体"/>
                <w:noProof/>
                <w:sz w:val="21"/>
                <w:szCs w:val="21"/>
                <w:vertAlign w:val="superscript"/>
              </w:rPr>
              <w:t>[59]</w:t>
            </w:r>
            <w:r w:rsidRPr="00B54AD6">
              <w:rPr>
                <w:rFonts w:ascii="宋体" w:hAnsi="宋体" w:cs="宋体"/>
                <w:sz w:val="21"/>
                <w:szCs w:val="21"/>
              </w:rPr>
              <w:fldChar w:fldCharType="end"/>
            </w:r>
            <w:r w:rsidRPr="007E7A37">
              <w:rPr>
                <w:rFonts w:ascii="宋体" w:hAnsi="宋体" w:cs="宋体"/>
                <w:sz w:val="21"/>
                <w:szCs w:val="21"/>
              </w:rPr>
              <w:t>)</w:t>
            </w:r>
          </w:p>
        </w:tc>
        <w:tc>
          <w:tcPr>
            <w:tcW w:w="6507" w:type="dxa"/>
            <w:gridSpan w:val="3"/>
            <w:vAlign w:val="center"/>
          </w:tcPr>
          <w:p w14:paraId="20FF358B" w14:textId="77777777" w:rsidR="007E0EFE" w:rsidRPr="00B54AD6" w:rsidRDefault="007E0EFE" w:rsidP="009D7ECE">
            <w:pPr>
              <w:ind w:firstLine="420"/>
              <w:jc w:val="center"/>
              <w:rPr>
                <w:rFonts w:ascii="宋体" w:hAnsi="宋体" w:cs="宋体"/>
                <w:sz w:val="21"/>
                <w:szCs w:val="21"/>
              </w:rPr>
            </w:pPr>
            <w:r w:rsidRPr="00B54AD6">
              <w:rPr>
                <w:rFonts w:ascii="宋体" w:hAnsi="宋体" w:cs="宋体" w:hint="eastAsia"/>
                <w:sz w:val="21"/>
                <w:szCs w:val="21"/>
              </w:rPr>
              <w:t>数值计算结果</w:t>
            </w:r>
          </w:p>
        </w:tc>
      </w:tr>
      <w:tr w:rsidR="007E0EFE" w:rsidRPr="00145E92" w14:paraId="3F5F26F3" w14:textId="77777777" w:rsidTr="009D7ECE">
        <w:trPr>
          <w:trHeight w:val="384"/>
          <w:jc w:val="center"/>
        </w:trPr>
        <w:tc>
          <w:tcPr>
            <w:tcW w:w="2424" w:type="dxa"/>
            <w:vMerge/>
            <w:vAlign w:val="center"/>
          </w:tcPr>
          <w:p w14:paraId="4E2267AC" w14:textId="77777777" w:rsidR="007E0EFE" w:rsidRPr="00B54AD6" w:rsidRDefault="007E0EFE" w:rsidP="009D7ECE">
            <w:pPr>
              <w:ind w:firstLineChars="0" w:firstLine="0"/>
              <w:jc w:val="center"/>
              <w:rPr>
                <w:rFonts w:ascii="宋体" w:hAnsi="宋体" w:cs="宋体"/>
                <w:sz w:val="21"/>
                <w:szCs w:val="21"/>
              </w:rPr>
            </w:pPr>
          </w:p>
        </w:tc>
        <w:bookmarkStart w:id="322" w:name="OLE_LINK185"/>
        <w:bookmarkStart w:id="323" w:name="OLE_LINK203"/>
        <w:tc>
          <w:tcPr>
            <w:tcW w:w="2387" w:type="dxa"/>
            <w:vAlign w:val="center"/>
          </w:tcPr>
          <w:p w14:paraId="18F00961" w14:textId="77777777" w:rsidR="007E0EFE" w:rsidRPr="00B54AD6" w:rsidRDefault="00752636" w:rsidP="009D7ECE">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1s</m:t>
                </m:r>
              </m:oMath>
            </m:oMathPara>
            <w:bookmarkEnd w:id="322"/>
            <w:bookmarkEnd w:id="323"/>
          </w:p>
        </w:tc>
        <w:tc>
          <w:tcPr>
            <w:tcW w:w="2551" w:type="dxa"/>
            <w:vAlign w:val="center"/>
          </w:tcPr>
          <w:p w14:paraId="4BA48430" w14:textId="77777777" w:rsidR="007E0EFE" w:rsidRPr="00B54AD6" w:rsidRDefault="00752636"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5s</m:t>
                </m:r>
              </m:oMath>
            </m:oMathPara>
          </w:p>
        </w:tc>
        <w:tc>
          <w:tcPr>
            <w:tcW w:w="1569" w:type="dxa"/>
            <w:vAlign w:val="center"/>
          </w:tcPr>
          <w:p w14:paraId="016FF6E4" w14:textId="77777777" w:rsidR="007E0EFE" w:rsidRPr="00B54AD6" w:rsidRDefault="00752636" w:rsidP="009D7ECE">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sz w:val="21"/>
                    <w:szCs w:val="21"/>
                  </w:rPr>
                  <m:t>=0.00025s</m:t>
                </m:r>
              </m:oMath>
            </m:oMathPara>
          </w:p>
        </w:tc>
      </w:tr>
      <w:tr w:rsidR="007E0EFE" w:rsidRPr="00247FB2" w14:paraId="229783E8" w14:textId="77777777" w:rsidTr="009D7ECE">
        <w:trPr>
          <w:trHeight w:val="304"/>
          <w:jc w:val="center"/>
        </w:trPr>
        <w:tc>
          <w:tcPr>
            <w:tcW w:w="2424" w:type="dxa"/>
            <w:vAlign w:val="center"/>
          </w:tcPr>
          <w:p w14:paraId="406612DE" w14:textId="77777777" w:rsidR="007E0EFE" w:rsidRPr="007E7A37" w:rsidRDefault="007E0EFE" w:rsidP="009D7ECE">
            <w:pPr>
              <w:ind w:firstLine="420"/>
              <w:jc w:val="center"/>
              <w:rPr>
                <w:rFonts w:ascii="宋体" w:hAnsi="宋体" w:cs="宋体"/>
                <w:sz w:val="21"/>
                <w:szCs w:val="21"/>
              </w:rPr>
            </w:pPr>
            <w:r w:rsidRPr="007E7A37">
              <w:rPr>
                <w:rFonts w:ascii="宋体" w:hAnsi="宋体" w:cs="宋体"/>
                <w:sz w:val="21"/>
                <w:szCs w:val="21"/>
              </w:rPr>
              <w:t>446</w:t>
            </w:r>
            <w:bookmarkStart w:id="324" w:name="OLE_LINK327"/>
            <w:r w:rsidRPr="007E7A37">
              <w:rPr>
                <w:rFonts w:ascii="宋体" w:hAnsi="宋体" w:cs="宋体"/>
                <w:sz w:val="21"/>
                <w:szCs w:val="21"/>
              </w:rPr>
              <w:t>MPa</w:t>
            </w:r>
            <w:bookmarkEnd w:id="324"/>
          </w:p>
        </w:tc>
        <w:tc>
          <w:tcPr>
            <w:tcW w:w="2387" w:type="dxa"/>
            <w:vAlign w:val="center"/>
          </w:tcPr>
          <w:p w14:paraId="26EEA4BE" w14:textId="77777777" w:rsidR="007E0EFE" w:rsidRPr="007E7A37" w:rsidRDefault="007E0EFE" w:rsidP="009D7ECE">
            <w:pPr>
              <w:ind w:firstLine="420"/>
              <w:jc w:val="center"/>
              <w:rPr>
                <w:rFonts w:ascii="宋体" w:hAnsi="宋体" w:cs="宋体"/>
                <w:sz w:val="21"/>
                <w:szCs w:val="21"/>
              </w:rPr>
            </w:pPr>
            <w:bookmarkStart w:id="325" w:name="OLE_LINK204"/>
            <w:bookmarkStart w:id="326" w:name="OLE_LINK205"/>
            <w:r w:rsidRPr="00B54AD6">
              <w:rPr>
                <w:rFonts w:ascii="宋体" w:hAnsi="宋体" w:cs="宋体"/>
                <w:sz w:val="21"/>
                <w:szCs w:val="21"/>
              </w:rPr>
              <w:t>462.1</w:t>
            </w:r>
            <w:bookmarkEnd w:id="325"/>
            <w:bookmarkEnd w:id="326"/>
            <w:r w:rsidRPr="007E7A37">
              <w:rPr>
                <w:rFonts w:ascii="宋体" w:hAnsi="宋体" w:cs="宋体"/>
                <w:sz w:val="21"/>
                <w:szCs w:val="21"/>
              </w:rPr>
              <w:t>MPa</w:t>
            </w:r>
          </w:p>
        </w:tc>
        <w:tc>
          <w:tcPr>
            <w:tcW w:w="2551" w:type="dxa"/>
            <w:vAlign w:val="center"/>
          </w:tcPr>
          <w:p w14:paraId="2C32DB8D"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6.4</w:t>
            </w:r>
            <w:r w:rsidRPr="007E7A37">
              <w:rPr>
                <w:rFonts w:ascii="宋体" w:hAnsi="宋体" w:cs="宋体"/>
                <w:sz w:val="21"/>
                <w:szCs w:val="21"/>
              </w:rPr>
              <w:t>MPa</w:t>
            </w:r>
          </w:p>
        </w:tc>
        <w:tc>
          <w:tcPr>
            <w:tcW w:w="1569" w:type="dxa"/>
            <w:vAlign w:val="center"/>
          </w:tcPr>
          <w:p w14:paraId="361D717C" w14:textId="77777777" w:rsidR="007E0EFE" w:rsidRPr="007E7A37" w:rsidRDefault="007E0EFE" w:rsidP="009D7ECE">
            <w:pPr>
              <w:ind w:firstLine="420"/>
              <w:jc w:val="center"/>
              <w:rPr>
                <w:rFonts w:ascii="宋体" w:hAnsi="宋体" w:cs="宋体"/>
                <w:sz w:val="8"/>
                <w:szCs w:val="8"/>
              </w:rPr>
            </w:pPr>
            <w:r w:rsidRPr="00B54AD6">
              <w:rPr>
                <w:rFonts w:ascii="宋体" w:hAnsi="宋体" w:cs="宋体"/>
                <w:sz w:val="21"/>
                <w:szCs w:val="21"/>
              </w:rPr>
              <w:t>453.2</w:t>
            </w:r>
            <w:r w:rsidRPr="007E7A37">
              <w:rPr>
                <w:rFonts w:ascii="宋体" w:hAnsi="宋体" w:cs="宋体"/>
                <w:sz w:val="21"/>
                <w:szCs w:val="21"/>
              </w:rPr>
              <w:t>MPa</w:t>
            </w:r>
          </w:p>
        </w:tc>
      </w:tr>
    </w:tbl>
    <w:p w14:paraId="13867296" w14:textId="2A238B24" w:rsidR="000B12E1" w:rsidRPr="00247FB2" w:rsidRDefault="000B12E1" w:rsidP="0033742D">
      <w:pPr>
        <w:pStyle w:val="2"/>
      </w:pPr>
      <w:bookmarkStart w:id="327" w:name="_Toc511909722"/>
      <w:bookmarkEnd w:id="321"/>
      <w:r w:rsidRPr="00247FB2">
        <w:rPr>
          <w:rFonts w:hint="eastAsia"/>
        </w:rPr>
        <w:t>本章小结</w:t>
      </w:r>
      <w:bookmarkEnd w:id="327"/>
    </w:p>
    <w:p w14:paraId="27E69DD0" w14:textId="29C9A284" w:rsidR="001B2178" w:rsidRPr="00247FB2" w:rsidRDefault="00E12E0B" w:rsidP="00E12E0B">
      <w:pPr>
        <w:ind w:right="240" w:firstLineChars="202" w:firstLine="485"/>
      </w:pPr>
      <w:bookmarkStart w:id="328" w:name="OLE_LINK41"/>
      <w:r w:rsidRPr="00247FB2">
        <w:rPr>
          <w:rFonts w:hint="eastAsia"/>
        </w:rPr>
        <w:t>本章</w:t>
      </w:r>
      <w:bookmarkEnd w:id="328"/>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D2B43" w:rsidRPr="00247FB2">
          <w:instrText>(</w:instrText>
        </w:r>
        <w:r w:rsidR="006D2B43">
          <w:instrText>2</w:instrText>
        </w:r>
        <w:r w:rsidR="006D2B43" w:rsidRPr="00247FB2">
          <w:instrText>.</w:instrText>
        </w:r>
        <w:r w:rsidR="006D2B43">
          <w:instrText>18</w:instrText>
        </w:r>
        <w:r w:rsidR="006D2B43"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29" w:name="OLE_LINK42"/>
      <w:bookmarkStart w:id="330" w:name="OLE_LINK43"/>
      <w:bookmarkStart w:id="331"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29"/>
      <w:bookmarkEnd w:id="330"/>
      <w:bookmarkEnd w:id="331"/>
    </w:p>
    <w:p w14:paraId="2C3F1995" w14:textId="4B3705DC" w:rsidR="00416A81" w:rsidRPr="00247FB2" w:rsidRDefault="00B72B7C" w:rsidP="00416A81">
      <w:pPr>
        <w:pStyle w:val="2"/>
        <w:rPr>
          <w:color w:val="000000" w:themeColor="text1"/>
        </w:rPr>
      </w:pPr>
      <w:bookmarkStart w:id="332" w:name="_Toc511909724"/>
      <w:r w:rsidRPr="00247FB2">
        <w:rPr>
          <w:rFonts w:hint="eastAsia"/>
          <w:color w:val="000000" w:themeColor="text1"/>
        </w:rPr>
        <w:t>实验方法</w:t>
      </w:r>
      <w:bookmarkEnd w:id="332"/>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D2B43">
        <w:rPr>
          <w:rFonts w:hint="eastAsia"/>
        </w:rPr>
        <w:t>图</w:t>
      </w:r>
      <w:r w:rsidR="006D2B43">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D2B43">
        <w:rPr>
          <w:rFonts w:hint="eastAsia"/>
        </w:rPr>
        <w:t>图</w:t>
      </w:r>
      <w:r w:rsidR="006D2B43">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33" w:name="_Ref509925664"/>
      <w:r w:rsidRPr="00B54AD6">
        <w:rPr>
          <w:rFonts w:hint="eastAsia"/>
        </w:rPr>
        <w:t>大开口复合材料层合板试件</w:t>
      </w:r>
      <w:bookmarkEnd w:id="333"/>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34" w:name="OLE_LINK53"/>
      <w:bookmarkStart w:id="335" w:name="OLE_LINK54"/>
      <w:r>
        <w:rPr>
          <w:rFonts w:hint="eastAsia"/>
        </w:rPr>
        <w:t>(</w:t>
      </w:r>
      <w:r>
        <w:t>b</w:t>
      </w:r>
      <w:r>
        <w:rPr>
          <w:rFonts w:hint="eastAsia"/>
        </w:rPr>
        <w:t>)</w:t>
      </w:r>
      <w:r>
        <w:t xml:space="preserve"> 80mm</w:t>
      </w:r>
      <w:bookmarkEnd w:id="334"/>
      <w:bookmarkEnd w:id="335"/>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36" w:name="_Ref510787061"/>
      <w:r>
        <w:rPr>
          <w:rFonts w:hint="eastAsia"/>
        </w:rPr>
        <w:t>不同孔径的</w:t>
      </w:r>
      <w:r w:rsidRPr="00247FB2">
        <w:t>大开孔层合板</w:t>
      </w:r>
      <w:bookmarkEnd w:id="336"/>
      <w:r>
        <w:t>试件</w:t>
      </w:r>
    </w:p>
    <w:p w14:paraId="216D9720" w14:textId="00780A18"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D2B43">
        <w:rPr>
          <w:rFonts w:hint="eastAsia"/>
        </w:rPr>
        <w:t>图</w:t>
      </w:r>
      <w:r w:rsidR="006D2B43">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C810C2">
        <w:rPr>
          <w:rFonts w:hint="eastAsia"/>
        </w:rPr>
        <w:t>层合板的正反两面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D2B43">
        <w:rPr>
          <w:rFonts w:hint="eastAsia"/>
        </w:rPr>
        <w:t>图</w:t>
      </w:r>
      <w:r w:rsidR="006D2B43">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D2B43">
        <w:rPr>
          <w:rFonts w:hint="eastAsia"/>
        </w:rPr>
        <w:t>图</w:t>
      </w:r>
      <w:r w:rsidR="006D2B43">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D2B43">
        <w:rPr>
          <w:rFonts w:hint="eastAsia"/>
        </w:rPr>
        <w:t>图</w:t>
      </w:r>
      <w:r w:rsidR="006D2B43">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37" w:name="_Ref510788269"/>
      <w:r w:rsidRPr="00247FB2">
        <w:t>大开孔</w:t>
      </w:r>
      <w:r w:rsidR="00F53E09">
        <w:t>复合材料</w:t>
      </w:r>
      <w:r w:rsidRPr="00247FB2">
        <w:t>层合板</w:t>
      </w:r>
      <w:r w:rsidR="00F53E09">
        <w:t>单向</w:t>
      </w:r>
      <w:r w:rsidRPr="00247FB2">
        <w:t>拉伸实验系统</w:t>
      </w:r>
      <w:bookmarkEnd w:id="337"/>
    </w:p>
    <w:p w14:paraId="497C9E3A" w14:textId="77777777" w:rsidR="00035280" w:rsidRDefault="00035280" w:rsidP="00035280">
      <w:pPr>
        <w:spacing w:line="240" w:lineRule="auto"/>
        <w:ind w:firstLine="480"/>
      </w:pPr>
    </w:p>
    <w:p w14:paraId="4CCEFA93" w14:textId="6C8EEFEA" w:rsidR="00035280" w:rsidRDefault="00035280" w:rsidP="00035280">
      <w:pPr>
        <w:spacing w:line="240" w:lineRule="auto"/>
        <w:ind w:firstLine="480"/>
        <w:jc w:val="center"/>
      </w:pPr>
      <w:r w:rsidRPr="00035280">
        <w:rPr>
          <w:noProof/>
        </w:rPr>
        <w:drawing>
          <wp:inline distT="0" distB="0" distL="0" distR="0" wp14:anchorId="09B957C7" wp14:editId="42110EA6">
            <wp:extent cx="1637740" cy="2257425"/>
            <wp:effectExtent l="0" t="0" r="635"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9"/>
                    <a:stretch>
                      <a:fillRect/>
                    </a:stretch>
                  </pic:blipFill>
                  <pic:spPr>
                    <a:xfrm>
                      <a:off x="0" y="0"/>
                      <a:ext cx="1639215" cy="2259458"/>
                    </a:xfrm>
                    <a:prstGeom prst="rect">
                      <a:avLst/>
                    </a:prstGeom>
                  </pic:spPr>
                </pic:pic>
              </a:graphicData>
            </a:graphic>
          </wp:inline>
        </w:drawing>
      </w:r>
      <w:r w:rsidR="004E42EF" w:rsidRPr="004E42EF">
        <w:rPr>
          <w:noProof/>
        </w:rPr>
        <w:drawing>
          <wp:inline distT="0" distB="0" distL="0" distR="0" wp14:anchorId="4296D00E" wp14:editId="56587C98">
            <wp:extent cx="1690221" cy="2301240"/>
            <wp:effectExtent l="0" t="0" r="5715" b="3810"/>
            <wp:docPr id="236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60"/>
                    <a:stretch>
                      <a:fillRect/>
                    </a:stretch>
                  </pic:blipFill>
                  <pic:spPr>
                    <a:xfrm>
                      <a:off x="0" y="0"/>
                      <a:ext cx="1690221" cy="2301240"/>
                    </a:xfrm>
                    <a:prstGeom prst="rect">
                      <a:avLst/>
                    </a:prstGeom>
                  </pic:spPr>
                </pic:pic>
              </a:graphicData>
            </a:graphic>
          </wp:inline>
        </w:drawing>
      </w:r>
    </w:p>
    <w:p w14:paraId="487E14B6" w14:textId="4757B719" w:rsidR="00035280" w:rsidRDefault="00907343" w:rsidP="00EE41CD">
      <w:pPr>
        <w:pStyle w:val="6"/>
        <w:ind w:firstLine="482"/>
        <w:jc w:val="center"/>
      </w:pPr>
      <w:bookmarkStart w:id="338" w:name="_Ref510787472"/>
      <w:r>
        <w:t>测试层合板的应变片分布</w:t>
      </w:r>
      <w:bookmarkEnd w:id="338"/>
      <w:r w:rsidR="00CE7E1A">
        <w:rPr>
          <w:rFonts w:hint="eastAsia"/>
        </w:rPr>
        <w:t>（左图</w:t>
      </w:r>
      <w:r w:rsidR="005A668A">
        <w:rPr>
          <w:rFonts w:hint="eastAsia"/>
        </w:rPr>
        <w:t>为</w:t>
      </w:r>
      <w:r w:rsidR="00CE7E1A">
        <w:rPr>
          <w:rFonts w:hint="eastAsia"/>
        </w:rPr>
        <w:t>试件正面，</w:t>
      </w:r>
      <w:r w:rsidR="005A668A">
        <w:rPr>
          <w:rFonts w:hint="eastAsia"/>
        </w:rPr>
        <w:t>右</w:t>
      </w:r>
      <w:r w:rsidR="00CE7E1A">
        <w:rPr>
          <w:rFonts w:hint="eastAsia"/>
        </w:rPr>
        <w:t>图</w:t>
      </w:r>
      <w:r w:rsidR="005A668A">
        <w:rPr>
          <w:rFonts w:hint="eastAsia"/>
        </w:rPr>
        <w:t>为</w:t>
      </w:r>
      <w:r w:rsidR="00CE7E1A">
        <w:rPr>
          <w:rFonts w:hint="eastAsia"/>
        </w:rPr>
        <w:t>试件反面）</w:t>
      </w:r>
    </w:p>
    <w:p w14:paraId="2E40C167" w14:textId="46977E0C" w:rsidR="00416A81" w:rsidRPr="00247FB2" w:rsidRDefault="00867117" w:rsidP="00416A81">
      <w:pPr>
        <w:pStyle w:val="2"/>
        <w:rPr>
          <w:color w:val="000000" w:themeColor="text1"/>
        </w:rPr>
      </w:pPr>
      <w:bookmarkStart w:id="339"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39"/>
    </w:p>
    <w:p w14:paraId="73871A61" w14:textId="0CBC71F0" w:rsidR="00052653" w:rsidRPr="00247FB2" w:rsidRDefault="00052653" w:rsidP="00F264F2">
      <w:pPr>
        <w:pStyle w:val="3"/>
      </w:pPr>
      <w:bookmarkStart w:id="340" w:name="_Toc511909726"/>
      <w:r w:rsidRPr="00247FB2">
        <w:t>破坏载荷分析</w:t>
      </w:r>
      <w:bookmarkEnd w:id="340"/>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D2B43">
        <w:rPr>
          <w:rFonts w:hint="eastAsia"/>
        </w:rPr>
        <w:t>图</w:t>
      </w:r>
      <w:r w:rsidR="006D2B43">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D2B43">
        <w:rPr>
          <w:rFonts w:hint="eastAsia"/>
        </w:rPr>
        <w:t>图</w:t>
      </w:r>
      <w:r w:rsidR="006D2B43">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41" w:name="_Ref510789489"/>
      <w:bookmarkStart w:id="342" w:name="OLE_LINK245"/>
      <w:r>
        <w:t>三种</w:t>
      </w:r>
      <w:r w:rsidR="00520BFB">
        <w:t>孔径</w:t>
      </w:r>
      <w:r w:rsidR="00D53AD0">
        <w:t>的</w:t>
      </w:r>
      <w:r>
        <w:t>各铺层</w:t>
      </w:r>
      <w:r w:rsidR="00520BFB">
        <w:t>大开孔层合板的位移载荷曲线</w:t>
      </w:r>
      <w:bookmarkEnd w:id="341"/>
    </w:p>
    <w:bookmarkEnd w:id="342"/>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43" w:name="_Ref510791031"/>
      <w:bookmarkStart w:id="344" w:name="OLE_LINK246"/>
      <w:r>
        <w:t>三种孔径的各铺层大开孔层合板的</w:t>
      </w:r>
      <w:r w:rsidR="00E475A1">
        <w:t>极限载荷</w:t>
      </w:r>
      <w:bookmarkEnd w:id="343"/>
    </w:p>
    <w:bookmarkEnd w:id="344"/>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D2B43">
        <w:rPr>
          <w:rFonts w:hint="eastAsia"/>
        </w:rPr>
        <w:t>图</w:t>
      </w:r>
      <w:r w:rsidR="006D2B43">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45" w:name="_Toc511909727"/>
      <w:r w:rsidRPr="00247FB2">
        <w:t>DIC</w:t>
      </w:r>
      <w:r w:rsidRPr="00247FB2">
        <w:t>结果</w:t>
      </w:r>
      <w:r w:rsidR="004C00DA" w:rsidRPr="00247FB2">
        <w:t>分析</w:t>
      </w:r>
      <w:bookmarkEnd w:id="345"/>
    </w:p>
    <w:p w14:paraId="7905C517" w14:textId="52A89B0A"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843122">
        <w:rPr>
          <w:rFonts w:hint="eastAsia"/>
        </w:rPr>
        <w:t>方法</w:t>
      </w:r>
      <w:r w:rsidR="000023B9">
        <w:t>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6D2B43">
        <w:rPr>
          <w:rFonts w:hint="eastAsia"/>
        </w:rPr>
        <w:t>图</w:t>
      </w:r>
      <w:r w:rsidR="006D2B43">
        <w:rPr>
          <w:rFonts w:hint="eastAsia"/>
        </w:rPr>
        <w:t xml:space="preserve">3.7 </w:t>
      </w:r>
      <w:r w:rsidR="00221263">
        <w:fldChar w:fldCharType="end"/>
      </w:r>
      <w:r w:rsidR="00221263">
        <w:t>展示了分别使用</w:t>
      </w:r>
      <w:r w:rsidR="00221263">
        <w:rPr>
          <w:rFonts w:hint="eastAsia"/>
        </w:rPr>
        <w:t>应变</w:t>
      </w:r>
      <w:r w:rsidR="00843122">
        <w:rPr>
          <w:rFonts w:hint="eastAsia"/>
        </w:rPr>
        <w:t>片</w:t>
      </w:r>
      <w:r w:rsidR="00221263">
        <w:rPr>
          <w:rFonts w:hint="eastAsia"/>
        </w:rPr>
        <w:t>测试</w:t>
      </w:r>
      <w:r w:rsidR="00843122">
        <w:rPr>
          <w:rFonts w:hint="eastAsia"/>
        </w:rPr>
        <w:t>和</w:t>
      </w:r>
      <w:r w:rsidR="00221263">
        <w:rPr>
          <w:rFonts w:hint="eastAsia"/>
        </w:rPr>
        <w:t>DIC</w:t>
      </w:r>
      <w:r w:rsidR="00221263">
        <w:rPr>
          <w:rFonts w:hint="eastAsia"/>
        </w:rPr>
        <w:t>测试以及</w:t>
      </w:r>
      <w:r w:rsidR="00843122">
        <w:rPr>
          <w:rFonts w:hint="eastAsia"/>
        </w:rPr>
        <w:t>数值</w:t>
      </w:r>
      <w:r w:rsidR="00221263">
        <w:rPr>
          <w:rFonts w:hint="eastAsia"/>
        </w:rPr>
        <w:t>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6D2B43">
        <w:rPr>
          <w:rFonts w:hint="eastAsia"/>
        </w:rPr>
        <w:t>图</w:t>
      </w:r>
      <w:r w:rsidR="006D2B43">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46" w:name="_Ref510795871"/>
      <w:bookmarkStart w:id="347" w:name="OLE_LINK299"/>
      <w:bookmarkStart w:id="348"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46"/>
    </w:p>
    <w:bookmarkEnd w:id="347"/>
    <w:bookmarkEnd w:id="348"/>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7"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49" w:name="OLE_LINK247"/>
      <w:bookmarkStart w:id="350" w:name="OLE_LINK298"/>
      <w:r w:rsidRPr="00212B15">
        <w:rPr>
          <w:sz w:val="21"/>
          <w:szCs w:val="21"/>
        </w:rPr>
        <w:t xml:space="preserve"> </w:t>
      </w:r>
      <w:bookmarkStart w:id="351" w:name="OLE_LINK303"/>
      <w:bookmarkStart w:id="352"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49"/>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50"/>
    <w:bookmarkEnd w:id="351"/>
    <w:bookmarkEnd w:id="352"/>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9"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70"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53" w:name="OLE_LINK305"/>
      <w:bookmarkStart w:id="354"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55" w:name="_Ref510796791"/>
      <w:bookmarkStart w:id="356" w:name="OLE_LINK301"/>
      <w:bookmarkStart w:id="357" w:name="OLE_LINK302"/>
      <w:bookmarkEnd w:id="353"/>
      <w:bookmarkEnd w:id="354"/>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55"/>
      <w:bookmarkEnd w:id="356"/>
    </w:p>
    <w:bookmarkEnd w:id="357"/>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D2B43">
        <w:rPr>
          <w:rFonts w:hint="eastAsia"/>
        </w:rPr>
        <w:t>图</w:t>
      </w:r>
      <w:r w:rsidR="006D2B43">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D2B43">
        <w:rPr>
          <w:rFonts w:hint="eastAsia"/>
          <w:bCs/>
        </w:rPr>
        <w:t>图</w:t>
      </w:r>
      <w:r w:rsidR="006D2B43">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58" w:name="_Ref510797280"/>
      <w:bookmarkStart w:id="359" w:name="OLE_LINK308"/>
      <w:r>
        <w:rPr>
          <w:rFonts w:hint="eastAsia"/>
        </w:rPr>
        <w:t>应力集中系数实验值</w:t>
      </w:r>
      <w:bookmarkEnd w:id="358"/>
      <w:bookmarkEnd w:id="359"/>
    </w:p>
    <w:p w14:paraId="1288354A" w14:textId="007D15EE" w:rsidR="004B5CC3" w:rsidRDefault="00E27AFD" w:rsidP="00200181">
      <w:pPr>
        <w:ind w:left="420" w:firstLineChars="25" w:firstLine="60"/>
      </w:pPr>
      <w:r>
        <w:fldChar w:fldCharType="begin"/>
      </w:r>
      <w:r>
        <w:instrText xml:space="preserve"> </w:instrText>
      </w:r>
      <w:r>
        <w:rPr>
          <w:rFonts w:hint="eastAsia"/>
        </w:rPr>
        <w:instrText>REF _Ref511227942 \r \h</w:instrText>
      </w:r>
      <w:r>
        <w:instrText xml:space="preserve"> </w:instrText>
      </w:r>
      <w:r>
        <w:fldChar w:fldCharType="separate"/>
      </w:r>
      <w:r w:rsidR="006D2B43">
        <w:rPr>
          <w:rFonts w:hint="eastAsia"/>
        </w:rPr>
        <w:t>图</w:t>
      </w:r>
      <w:r w:rsidR="006D2B43">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2"/>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60"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60"/>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3"/>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4"/>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5"/>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6"/>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61" w:name="_Ref510860533"/>
      <w:r>
        <w:rPr>
          <w:rFonts w:hint="eastAsia"/>
        </w:rPr>
        <w:t>各铺层层合板的失效模式</w:t>
      </w:r>
      <w:bookmarkEnd w:id="361"/>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62"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63"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63"/>
      <w:r w:rsidR="00B64783">
        <w:rPr>
          <w:rFonts w:hint="eastAsia"/>
        </w:rPr>
        <w:t>测试结果</w:t>
      </w:r>
      <w:bookmarkEnd w:id="362"/>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D2B43">
        <w:rPr>
          <w:rFonts w:hint="eastAsia"/>
        </w:rPr>
        <w:t>图</w:t>
      </w:r>
      <w:r w:rsidR="006D2B43">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D2B43">
        <w:rPr>
          <w:rFonts w:hint="eastAsia"/>
        </w:rPr>
        <w:t>图</w:t>
      </w:r>
      <w:r w:rsidR="006D2B43">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64" w:name="_Toc482018067"/>
      <w:bookmarkStart w:id="365" w:name="_Toc511909728"/>
      <w:r w:rsidRPr="00247FB2">
        <w:rPr>
          <w:color w:val="000000" w:themeColor="text1"/>
        </w:rPr>
        <w:t>本章小结</w:t>
      </w:r>
      <w:bookmarkEnd w:id="364"/>
      <w:bookmarkEnd w:id="365"/>
    </w:p>
    <w:p w14:paraId="5F9AF97A" w14:textId="637B0A31" w:rsidR="007E30FA" w:rsidRPr="00247FB2" w:rsidRDefault="007E30FA" w:rsidP="00C20312">
      <w:pPr>
        <w:ind w:firstLineChars="0" w:firstLine="420"/>
      </w:pPr>
      <w:bookmarkStart w:id="366"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66"/>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67"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67"/>
    </w:p>
    <w:p w14:paraId="4DE1354A" w14:textId="77777777" w:rsidR="008E4029" w:rsidRPr="00247FB2" w:rsidRDefault="008E4029" w:rsidP="00416A81">
      <w:pPr>
        <w:pStyle w:val="2"/>
      </w:pPr>
      <w:bookmarkStart w:id="368" w:name="_Toc511909730"/>
      <w:bookmarkStart w:id="369" w:name="OLE_LINK230"/>
      <w:bookmarkStart w:id="370" w:name="OLE_LINK231"/>
      <w:bookmarkStart w:id="371" w:name="OLE_LINK232"/>
      <w:bookmarkStart w:id="372" w:name="OLE_LINK233"/>
      <w:bookmarkStart w:id="373" w:name="OLE_LINK234"/>
      <w:r w:rsidRPr="00247FB2">
        <w:rPr>
          <w:rFonts w:hint="eastAsia"/>
        </w:rPr>
        <w:t>引言</w:t>
      </w:r>
      <w:bookmarkEnd w:id="368"/>
    </w:p>
    <w:p w14:paraId="5640F67A" w14:textId="094E2D98" w:rsidR="00370070" w:rsidRPr="00247FB2" w:rsidRDefault="008E4029" w:rsidP="00D846D7">
      <w:pPr>
        <w:ind w:firstLine="480"/>
      </w:pPr>
      <w:bookmarkStart w:id="374"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75" w:name="OLE_LINK221"/>
      <w:bookmarkStart w:id="376" w:name="OLE_LINK222"/>
      <w:bookmarkStart w:id="377" w:name="OLE_LINK274"/>
      <w:bookmarkStart w:id="378" w:name="OLE_LINK275"/>
      <w:bookmarkStart w:id="379"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75"/>
      <w:bookmarkEnd w:id="376"/>
      <w:r w:rsidRPr="00247FB2">
        <w:t>单向铺层</w:t>
      </w:r>
      <w:r w:rsidRPr="00247FB2">
        <w:rPr>
          <w:rFonts w:hint="eastAsia"/>
        </w:rPr>
        <w:t>，</w:t>
      </w:r>
      <w:bookmarkStart w:id="380" w:name="OLE_LINK223"/>
      <w:bookmarkStart w:id="381"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80"/>
      <w:bookmarkEnd w:id="381"/>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69"/>
      <w:bookmarkEnd w:id="370"/>
      <w:bookmarkEnd w:id="377"/>
      <w:bookmarkEnd w:id="378"/>
      <w:bookmarkEnd w:id="379"/>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82" w:name="OLE_LINK3"/>
      <w:bookmarkStart w:id="383" w:name="OLE_LINK4"/>
      <w:r>
        <w:rPr>
          <w:rFonts w:hint="eastAsia"/>
        </w:rPr>
        <w:t>这对实际工程中对大开孔层合板的补强和优化设计</w:t>
      </w:r>
      <w:r w:rsidRPr="00247FB2">
        <w:rPr>
          <w:rFonts w:hint="eastAsia"/>
        </w:rPr>
        <w:t>具有指导意义</w:t>
      </w:r>
      <w:bookmarkEnd w:id="382"/>
      <w:bookmarkEnd w:id="383"/>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74"/>
    </w:p>
    <w:p w14:paraId="380D604A" w14:textId="2B09E2B0" w:rsidR="00EC1E72" w:rsidRPr="00247FB2" w:rsidRDefault="00EC1E72" w:rsidP="00EC1E72">
      <w:pPr>
        <w:pStyle w:val="2"/>
      </w:pPr>
      <w:bookmarkStart w:id="384" w:name="_Toc511909731"/>
      <w:r w:rsidRPr="00247FB2">
        <w:rPr>
          <w:rFonts w:hint="eastAsia"/>
        </w:rPr>
        <w:t>层合板的材料</w:t>
      </w:r>
      <w:r w:rsidRPr="00247FB2">
        <w:t>性能参数</w:t>
      </w:r>
      <w:bookmarkEnd w:id="384"/>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D2B43">
        <w:rPr>
          <w:rFonts w:hint="eastAsia"/>
        </w:rPr>
        <w:t>图</w:t>
      </w:r>
      <w:r w:rsidR="006D2B43">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8D1A34">
        <w:rPr>
          <w:rFonts w:hint="eastAsia"/>
        </w:rPr>
        <w:t>表</w:t>
      </w:r>
      <w:r w:rsidR="008D1A34">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8D1A34">
        <w:rPr>
          <w:rFonts w:hint="eastAsia"/>
        </w:rPr>
        <w:t>表</w:t>
      </w:r>
      <w:r w:rsidR="008D1A34">
        <w:rPr>
          <w:rFonts w:hint="eastAsia"/>
        </w:rPr>
        <w:t xml:space="preserve">4.2 </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8D1A34">
        <w:rPr>
          <w:rFonts w:hint="eastAsia"/>
        </w:rPr>
        <w:t>表</w:t>
      </w:r>
      <w:r w:rsidR="008D1A34">
        <w:rPr>
          <w:rFonts w:hint="eastAsia"/>
        </w:rPr>
        <w:t xml:space="preserve">4.3 </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5653511" r:id="rId95"/>
        </w:object>
      </w:r>
    </w:p>
    <w:p w14:paraId="6247041F" w14:textId="64887CD1" w:rsidR="007F6699" w:rsidRPr="00DD3664" w:rsidRDefault="001B2CDE" w:rsidP="00C06E77">
      <w:pPr>
        <w:pStyle w:val="6"/>
        <w:jc w:val="center"/>
      </w:pPr>
      <w:bookmarkStart w:id="385" w:name="_Ref510015026"/>
      <w:r>
        <w:t>材料</w:t>
      </w:r>
      <w:r w:rsidR="00447E3E" w:rsidRPr="00247FB2">
        <w:t>性能</w:t>
      </w:r>
      <w:r w:rsidR="00447E3E" w:rsidRPr="00DD3664">
        <w:rPr>
          <w:rFonts w:hint="eastAsia"/>
        </w:rPr>
        <w:t>测试</w:t>
      </w:r>
      <w:r w:rsidR="00E074C0" w:rsidRPr="00DD3664">
        <w:rPr>
          <w:rFonts w:hint="eastAsia"/>
        </w:rPr>
        <w:t>试件</w:t>
      </w:r>
      <w:bookmarkEnd w:id="385"/>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0A3B9B">
        <w:tc>
          <w:tcPr>
            <w:tcW w:w="2863" w:type="dxa"/>
            <w:vMerge/>
            <w:vAlign w:val="center"/>
          </w:tcPr>
          <w:p w14:paraId="10CB164B" w14:textId="77777777" w:rsidR="0014642C" w:rsidRDefault="0014642C" w:rsidP="000A3B9B">
            <w:pPr>
              <w:ind w:firstLine="480"/>
              <w:jc w:val="center"/>
              <w:rPr>
                <w:szCs w:val="21"/>
              </w:rPr>
            </w:pPr>
          </w:p>
        </w:tc>
        <w:tc>
          <w:tcPr>
            <w:tcW w:w="1436" w:type="dxa"/>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0A3B9B">
        <w:tc>
          <w:tcPr>
            <w:tcW w:w="2863" w:type="dxa"/>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0A3B9B">
        <w:tc>
          <w:tcPr>
            <w:tcW w:w="2863" w:type="dxa"/>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0A3B9B">
        <w:tc>
          <w:tcPr>
            <w:tcW w:w="2863" w:type="dxa"/>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86" w:name="_Ref511898895"/>
      <w:r>
        <w:t>材料测试试件尺寸</w:t>
      </w:r>
      <w:bookmarkEnd w:id="386"/>
    </w:p>
    <w:p w14:paraId="2C4AEC69" w14:textId="77777777" w:rsidR="007D05C9" w:rsidRDefault="007D05C9" w:rsidP="00AE7C4C">
      <w:pPr>
        <w:ind w:firstLine="480"/>
      </w:pPr>
      <w:bookmarkStart w:id="387"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8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75263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75263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75263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752636"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88" w:name="_Ref510015091"/>
      <w:bookmarkStart w:id="389"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88"/>
      <w:bookmarkEnd w:id="389"/>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75263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75263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75263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75263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75263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D2B43" w:rsidRPr="00247FB2">
          <w:instrText>(</w:instrText>
        </w:r>
        <w:r w:rsidR="006D2B43">
          <w:instrText>2</w:instrText>
        </w:r>
        <w:r w:rsidR="006D2B43" w:rsidRPr="00247FB2">
          <w:instrText>.</w:instrText>
        </w:r>
        <w:r w:rsidR="006D2B43">
          <w:instrText>14</w:instrText>
        </w:r>
        <w:r w:rsidR="006D2B43"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D2B43">
        <w:rPr>
          <w:rFonts w:hint="eastAsia"/>
        </w:rPr>
        <w:t>表</w:t>
      </w:r>
      <w:r w:rsidR="006D2B43">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390" w:name="_Ref511301404"/>
      <w:r w:rsidRPr="00247FB2">
        <w:rPr>
          <w:rFonts w:hint="eastAsia"/>
        </w:rPr>
        <w:t>修正后的层合板中的就地强度</w:t>
      </w:r>
      <w:bookmarkEnd w:id="390"/>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752636"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752636"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391" w:name="_Toc511909732"/>
      <w:bookmarkEnd w:id="371"/>
      <w:bookmarkEnd w:id="372"/>
      <w:bookmarkEnd w:id="373"/>
      <w:r>
        <w:rPr>
          <w:rFonts w:hint="eastAsia"/>
        </w:rPr>
        <w:t>大开孔层合板的</w:t>
      </w:r>
      <w:r w:rsidR="006E0A1C" w:rsidRPr="00247FB2">
        <w:t>损伤演化</w:t>
      </w:r>
      <w:r w:rsidR="00CB0DA0">
        <w:t>模拟</w:t>
      </w:r>
      <w:bookmarkEnd w:id="391"/>
    </w:p>
    <w:p w14:paraId="789E7FA0" w14:textId="6564178E" w:rsidR="00DC11B3" w:rsidRPr="00247FB2" w:rsidRDefault="0017587F" w:rsidP="0017587F">
      <w:pPr>
        <w:ind w:firstLine="480"/>
      </w:pPr>
      <w:bookmarkStart w:id="392"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393" w:name="_Toc511909733"/>
      <w:bookmarkEnd w:id="392"/>
      <w:r w:rsidRPr="00247FB2">
        <w:rPr>
          <w:rFonts w:hint="eastAsia"/>
        </w:rPr>
        <w:lastRenderedPageBreak/>
        <w:t>单向铺层大开口层合板的失效</w:t>
      </w:r>
      <w:bookmarkEnd w:id="393"/>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D2B43">
        <w:rPr>
          <w:rFonts w:hint="eastAsia"/>
        </w:rPr>
        <w:t>图</w:t>
      </w:r>
      <w:r w:rsidR="006D2B43">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D2B43">
        <w:rPr>
          <w:rFonts w:hint="eastAsia"/>
        </w:rPr>
        <w:t>图</w:t>
      </w:r>
      <w:r w:rsidR="006D2B43">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394" w:name="OLE_LINK283"/>
      <w:bookmarkStart w:id="395"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394"/>
      <w:bookmarkEnd w:id="395"/>
      <w:r w:rsidR="008A06A3">
        <w:rPr>
          <w:rFonts w:hint="eastAsia"/>
        </w:rPr>
        <w:t>和纤维拉伸损伤</w:t>
      </w:r>
      <w:bookmarkStart w:id="396"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397"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96"/>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398" w:name="_Ref510178139"/>
      <w:bookmarkEnd w:id="397"/>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98"/>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399"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00" w:name="_Ref510178142"/>
      <w:bookmarkEnd w:id="399"/>
      <w:r w:rsidRPr="00247FB2">
        <w:rPr>
          <w:rFonts w:hint="eastAsia"/>
        </w:rPr>
        <w:t>使用指数退化模型的</w:t>
      </w:r>
      <w:r w:rsidRPr="00247FB2">
        <w:t>60mm</w:t>
      </w:r>
      <w:r w:rsidRPr="00247FB2">
        <w:t>孔径单向铺层失效演化</w:t>
      </w:r>
      <w:bookmarkEnd w:id="400"/>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D2B43">
        <w:rPr>
          <w:rFonts w:hint="eastAsia"/>
        </w:rPr>
        <w:t>图</w:t>
      </w:r>
      <w:r w:rsidR="006D2B43">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D2B43">
        <w:rPr>
          <w:rFonts w:hint="eastAsia"/>
        </w:rPr>
        <w:t>图</w:t>
      </w:r>
      <w:r w:rsidR="006D2B43">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01" w:name="OLE_LINK279"/>
      <w:bookmarkStart w:id="402" w:name="OLE_LINK280"/>
      <w:r w:rsidR="003372F4">
        <w:rPr>
          <w:rFonts w:hint="eastAsia"/>
        </w:rPr>
        <w:t>[</w:t>
      </w:r>
      <w:r w:rsidR="003372F4">
        <w:t>0</w:t>
      </w:r>
      <w:r w:rsidR="003372F4">
        <w:rPr>
          <w:rFonts w:hint="eastAsia"/>
        </w:rPr>
        <w:t>]</w:t>
      </w:r>
      <w:r w:rsidR="003372F4">
        <w:rPr>
          <w:vertAlign w:val="subscript"/>
        </w:rPr>
        <w:t>10</w:t>
      </w:r>
      <w:bookmarkEnd w:id="401"/>
      <w:bookmarkEnd w:id="402"/>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03"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04" w:name="_Ref510095080"/>
      <w:bookmarkEnd w:id="403"/>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04"/>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05" w:name="_Ref510095083"/>
      <w:r w:rsidRPr="00247FB2">
        <w:rPr>
          <w:rFonts w:hint="eastAsia"/>
        </w:rPr>
        <w:t>使用指数退化模型的</w:t>
      </w:r>
      <w:r w:rsidRPr="00247FB2">
        <w:t>80mm</w:t>
      </w:r>
      <w:r w:rsidRPr="00247FB2">
        <w:t>孔径单向铺层失效演化</w:t>
      </w:r>
      <w:bookmarkEnd w:id="405"/>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D2B43">
        <w:rPr>
          <w:rFonts w:hint="eastAsia"/>
        </w:rPr>
        <w:t>图</w:t>
      </w:r>
      <w:r w:rsidR="006D2B43">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D2B43">
        <w:rPr>
          <w:rFonts w:hint="eastAsia"/>
        </w:rPr>
        <w:t>图</w:t>
      </w:r>
      <w:r w:rsidR="006D2B43">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06"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06"/>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07" w:name="_Ref510097083"/>
      <w:r w:rsidRPr="00247FB2">
        <w:rPr>
          <w:rFonts w:hint="eastAsia"/>
        </w:rPr>
        <w:t>使用指数退化模型的</w:t>
      </w:r>
      <w:r w:rsidR="0058262C" w:rsidRPr="00247FB2">
        <w:t>10</w:t>
      </w:r>
      <w:r w:rsidRPr="00247FB2">
        <w:t>0mm</w:t>
      </w:r>
      <w:r w:rsidRPr="00247FB2">
        <w:t>孔径单向铺层失效演化</w:t>
      </w:r>
      <w:bookmarkEnd w:id="407"/>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08"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08"/>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D2B43">
        <w:rPr>
          <w:rFonts w:hint="eastAsia"/>
        </w:rPr>
        <w:t>图</w:t>
      </w:r>
      <w:r w:rsidR="006D2B43">
        <w:rPr>
          <w:rFonts w:hint="eastAsia"/>
        </w:rPr>
        <w:t xml:space="preserve">4.8 </w:t>
      </w:r>
      <w:r>
        <w:fldChar w:fldCharType="end"/>
      </w:r>
      <w:r>
        <w:t>展示的是三种孔径的</w:t>
      </w:r>
      <w:bookmarkStart w:id="409" w:name="OLE_LINK281"/>
      <w:r>
        <w:rPr>
          <w:rFonts w:hint="eastAsia"/>
        </w:rPr>
        <w:t>[</w:t>
      </w:r>
      <w:r>
        <w:t>0</w:t>
      </w:r>
      <w:r>
        <w:rPr>
          <w:rFonts w:hint="eastAsia"/>
        </w:rPr>
        <w:t>]</w:t>
      </w:r>
      <w:r>
        <w:rPr>
          <w:vertAlign w:val="subscript"/>
        </w:rPr>
        <w:t>10</w:t>
      </w:r>
      <w:r>
        <w:t>单向层合板</w:t>
      </w:r>
      <w:bookmarkEnd w:id="409"/>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D2B43">
        <w:rPr>
          <w:rFonts w:hint="eastAsia"/>
        </w:rPr>
        <w:t>表</w:t>
      </w:r>
      <w:r w:rsidR="006D2B43">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10"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10"/>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411" w:name="OLE_LINK319"/>
            <w:bookmarkStart w:id="412"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1B8D5496" w:rsidR="007D3C1E" w:rsidRPr="00247FB2" w:rsidRDefault="007D7422" w:rsidP="007D7422">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60mm</w:t>
            </w:r>
          </w:p>
        </w:tc>
        <w:tc>
          <w:tcPr>
            <w:tcW w:w="1663" w:type="dxa"/>
          </w:tcPr>
          <w:p w14:paraId="138C87F5" w14:textId="27D37804"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80mm</w:t>
            </w:r>
          </w:p>
        </w:tc>
        <w:tc>
          <w:tcPr>
            <w:tcW w:w="2040" w:type="dxa"/>
          </w:tcPr>
          <w:p w14:paraId="11487EEC" w14:textId="76AFED78" w:rsidR="007D3C1E" w:rsidRPr="00247FB2" w:rsidRDefault="00EF4C03" w:rsidP="005D79E5">
            <w:pPr>
              <w:ind w:firstLine="480"/>
              <w:jc w:val="center"/>
              <w:rPr>
                <w:szCs w:val="21"/>
              </w:rPr>
            </w:pPr>
            <m:oMath>
              <m:r>
                <m:rPr>
                  <m:sty m:val="p"/>
                </m:rPr>
                <w:rPr>
                  <w:rFonts w:ascii="Cambria Math" w:hAnsi="Cambria Math"/>
                  <w:szCs w:val="21"/>
                </w:rPr>
                <m:t>∅</m:t>
              </m:r>
            </m:oMath>
            <w:r>
              <w:rPr>
                <w:rFonts w:hint="eastAsia"/>
                <w:szCs w:val="21"/>
              </w:rPr>
              <w:t>=</w:t>
            </w:r>
            <w:r w:rsidR="007D3C1E"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tbl>
    <w:p w14:paraId="6BFD7800" w14:textId="509C2F43" w:rsidR="00034EA6" w:rsidRPr="00247FB2" w:rsidRDefault="00073F35" w:rsidP="005C0055">
      <w:pPr>
        <w:pStyle w:val="3"/>
      </w:pPr>
      <w:bookmarkStart w:id="413" w:name="OLE_LINK226"/>
      <w:bookmarkStart w:id="414" w:name="OLE_LINK227"/>
      <w:bookmarkStart w:id="415" w:name="_Toc511909734"/>
      <w:bookmarkStart w:id="416" w:name="OLE_LINK228"/>
      <w:bookmarkStart w:id="417" w:name="OLE_LINK229"/>
      <w:bookmarkEnd w:id="411"/>
      <w:bookmarkEnd w:id="412"/>
      <w:r w:rsidRPr="00247FB2">
        <w:rPr>
          <w:rFonts w:hint="eastAsia"/>
        </w:rPr>
        <w:t>正交铺层大开口层合板的失效</w:t>
      </w:r>
      <w:bookmarkEnd w:id="413"/>
      <w:bookmarkEnd w:id="414"/>
      <w:bookmarkEnd w:id="415"/>
    </w:p>
    <w:p w14:paraId="5083A431" w14:textId="41165202" w:rsidR="004E3ABC" w:rsidRDefault="00AB3F8B" w:rsidP="007D3133">
      <w:pPr>
        <w:ind w:firstLine="480"/>
      </w:pPr>
      <w:r>
        <w:fldChar w:fldCharType="begin"/>
      </w:r>
      <w:r>
        <w:instrText xml:space="preserve"> REF _Ref510444358 \r \h </w:instrText>
      </w:r>
      <w:r>
        <w:fldChar w:fldCharType="separate"/>
      </w:r>
      <w:r w:rsidR="006D2B43">
        <w:rPr>
          <w:rFonts w:hint="eastAsia"/>
        </w:rPr>
        <w:t>图</w:t>
      </w:r>
      <w:r w:rsidR="006D2B43">
        <w:rPr>
          <w:rFonts w:hint="eastAsia"/>
        </w:rPr>
        <w:t xml:space="preserve">4.9 </w:t>
      </w:r>
      <w:r>
        <w:fldChar w:fldCharType="end"/>
      </w:r>
      <w:r>
        <w:t>和</w:t>
      </w:r>
      <w:r>
        <w:fldChar w:fldCharType="begin"/>
      </w:r>
      <w:r>
        <w:instrText xml:space="preserve"> REF _Ref510444360 \r \h </w:instrText>
      </w:r>
      <w:r>
        <w:fldChar w:fldCharType="separate"/>
      </w:r>
      <w:r w:rsidR="006D2B43">
        <w:rPr>
          <w:rFonts w:hint="eastAsia"/>
        </w:rPr>
        <w:t>图</w:t>
      </w:r>
      <w:r w:rsidR="006D2B43">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18"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18"/>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19"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19"/>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D2B43">
        <w:rPr>
          <w:rFonts w:hint="eastAsia"/>
        </w:rPr>
        <w:t>图</w:t>
      </w:r>
      <w:r w:rsidR="006D2B43">
        <w:rPr>
          <w:rFonts w:hint="eastAsia"/>
        </w:rPr>
        <w:t xml:space="preserve">4.11 </w:t>
      </w:r>
      <w:r>
        <w:fldChar w:fldCharType="end"/>
      </w:r>
      <w:r>
        <w:t>和</w:t>
      </w:r>
      <w:r>
        <w:fldChar w:fldCharType="begin"/>
      </w:r>
      <w:r>
        <w:instrText xml:space="preserve"> REF _Ref510444602 \r \h  \* MERGEFORMAT </w:instrText>
      </w:r>
      <w:r>
        <w:fldChar w:fldCharType="separate"/>
      </w:r>
      <w:r w:rsidR="006D2B43">
        <w:rPr>
          <w:rFonts w:hint="eastAsia"/>
        </w:rPr>
        <w:t>图</w:t>
      </w:r>
      <w:r w:rsidR="006D2B43">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20" w:name="_Ref510444601"/>
      <w:r w:rsidRPr="00247FB2">
        <w:rPr>
          <w:rFonts w:hint="eastAsia"/>
        </w:rPr>
        <w:t>使用线性退化模型的</w:t>
      </w:r>
      <w:r w:rsidR="00D27A46" w:rsidRPr="00247FB2">
        <w:t>8</w:t>
      </w:r>
      <w:r w:rsidRPr="00247FB2">
        <w:t>0mm</w:t>
      </w:r>
      <w:r w:rsidRPr="00247FB2">
        <w:t>孔径正交铺层失效演化</w:t>
      </w:r>
      <w:bookmarkEnd w:id="420"/>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21"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21"/>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D2B43">
        <w:rPr>
          <w:rFonts w:hint="eastAsia"/>
        </w:rPr>
        <w:t>图</w:t>
      </w:r>
      <w:r w:rsidR="006D2B43">
        <w:rPr>
          <w:rFonts w:hint="eastAsia"/>
        </w:rPr>
        <w:t xml:space="preserve">4.13 </w:t>
      </w:r>
      <w:r>
        <w:fldChar w:fldCharType="end"/>
      </w:r>
      <w:r>
        <w:t>和</w:t>
      </w:r>
      <w:r>
        <w:fldChar w:fldCharType="begin"/>
      </w:r>
      <w:r>
        <w:instrText xml:space="preserve"> REF _Ref510444682 \r \h </w:instrText>
      </w:r>
      <w:r>
        <w:fldChar w:fldCharType="separate"/>
      </w:r>
      <w:r w:rsidR="006D2B43">
        <w:rPr>
          <w:rFonts w:hint="eastAsia"/>
        </w:rPr>
        <w:t>图</w:t>
      </w:r>
      <w:r w:rsidR="006D2B43">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22" w:name="_Ref510444680"/>
      <w:r w:rsidRPr="00247FB2">
        <w:rPr>
          <w:rFonts w:hint="eastAsia"/>
        </w:rPr>
        <w:t>使用线性退化模型的</w:t>
      </w:r>
      <w:r w:rsidR="00443054">
        <w:t>10</w:t>
      </w:r>
      <w:r w:rsidRPr="00247FB2">
        <w:t>0mm</w:t>
      </w:r>
      <w:r w:rsidRPr="00247FB2">
        <w:t>孔径正交铺层失效演化</w:t>
      </w:r>
      <w:bookmarkEnd w:id="422"/>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23"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23"/>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24"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24"/>
    </w:p>
    <w:p w14:paraId="2AA9C5CD" w14:textId="05EC5709" w:rsidR="007E10E4" w:rsidRDefault="008B4108" w:rsidP="00A054BF">
      <w:pPr>
        <w:ind w:firstLine="480"/>
      </w:pPr>
      <w:r>
        <w:fldChar w:fldCharType="begin"/>
      </w:r>
      <w:r>
        <w:instrText xml:space="preserve"> REF _Ref510445377 \r \h </w:instrText>
      </w:r>
      <w:r>
        <w:fldChar w:fldCharType="separate"/>
      </w:r>
      <w:r w:rsidR="006D2B43">
        <w:rPr>
          <w:rFonts w:hint="eastAsia"/>
        </w:rPr>
        <w:t>图</w:t>
      </w:r>
      <w:r w:rsidR="006D2B43">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D2B43">
        <w:rPr>
          <w:rFonts w:hint="eastAsia"/>
        </w:rPr>
        <w:t>表</w:t>
      </w:r>
      <w:r w:rsidR="006D2B43">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25"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25"/>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23"/>
        <w:gridCol w:w="1959"/>
        <w:gridCol w:w="2022"/>
        <w:gridCol w:w="1495"/>
        <w:gridCol w:w="94"/>
        <w:gridCol w:w="1965"/>
      </w:tblGrid>
      <w:tr w:rsidR="00CD1C88" w:rsidRPr="00247FB2" w14:paraId="3F9F8A21" w14:textId="77777777" w:rsidTr="002A5A78">
        <w:trPr>
          <w:jc w:val="center"/>
        </w:trPr>
        <w:tc>
          <w:tcPr>
            <w:tcW w:w="1418" w:type="dxa"/>
            <w:vAlign w:val="center"/>
          </w:tcPr>
          <w:p w14:paraId="618A3217" w14:textId="77777777" w:rsidR="00CD1C88" w:rsidRPr="00247FB2" w:rsidRDefault="00CD1C88" w:rsidP="00B54D13">
            <w:pPr>
              <w:ind w:firstLineChars="0" w:firstLine="0"/>
              <w:jc w:val="center"/>
              <w:rPr>
                <w:szCs w:val="21"/>
              </w:rPr>
            </w:pPr>
            <w:bookmarkStart w:id="426"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953" w:type="dxa"/>
            <w:vAlign w:val="center"/>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2016" w:type="dxa"/>
            <w:vAlign w:val="center"/>
          </w:tcPr>
          <w:p w14:paraId="45DE4BE5" w14:textId="25E4E8D1" w:rsidR="00CD1C88" w:rsidRPr="00247FB2" w:rsidRDefault="003C010E" w:rsidP="003C010E">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584" w:type="dxa"/>
            <w:gridSpan w:val="2"/>
            <w:vAlign w:val="center"/>
          </w:tcPr>
          <w:p w14:paraId="7C12787D" w14:textId="3592033F" w:rsidR="00CD1C88" w:rsidRPr="00247FB2" w:rsidRDefault="005A30E8" w:rsidP="001E1E70">
            <w:pPr>
              <w:ind w:firstLine="480"/>
              <w:jc w:val="center"/>
              <w:rPr>
                <w:szCs w:val="21"/>
              </w:rPr>
            </w:pPr>
            <m:oMath>
              <m:r>
                <m:rPr>
                  <m:sty m:val="p"/>
                </m:rPr>
                <w:rPr>
                  <w:rFonts w:ascii="Cambria Math" w:hAnsi="Cambria Math"/>
                  <w:szCs w:val="21"/>
                </w:rPr>
                <m:t>∅</m:t>
              </m:r>
            </m:oMath>
            <w:r w:rsidRPr="007518CD">
              <w:rPr>
                <w:rFonts w:hint="eastAsia"/>
                <w:sz w:val="22"/>
                <w:szCs w:val="22"/>
              </w:rPr>
              <w:t>=</w:t>
            </w:r>
            <w:r w:rsidR="000C7BEE">
              <w:rPr>
                <w:sz w:val="22"/>
                <w:szCs w:val="22"/>
              </w:rPr>
              <w:t>8</w:t>
            </w:r>
            <w:r w:rsidRPr="007518CD">
              <w:rPr>
                <w:sz w:val="22"/>
                <w:szCs w:val="21"/>
              </w:rPr>
              <w:t>0mm</w:t>
            </w:r>
          </w:p>
        </w:tc>
        <w:tc>
          <w:tcPr>
            <w:tcW w:w="1959" w:type="dxa"/>
            <w:vAlign w:val="center"/>
          </w:tcPr>
          <w:p w14:paraId="6BA54D9E" w14:textId="4E8EC51C" w:rsidR="00CD1C88" w:rsidRPr="001E1E70" w:rsidRDefault="005A30E8"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006B7A80">
              <w:rPr>
                <w:sz w:val="22"/>
                <w:szCs w:val="22"/>
              </w:rPr>
              <w:t>10</w:t>
            </w:r>
            <w:r w:rsidRPr="007518CD">
              <w:rPr>
                <w:sz w:val="22"/>
                <w:szCs w:val="21"/>
              </w:rPr>
              <w:t>0mm</w:t>
            </w:r>
          </w:p>
        </w:tc>
      </w:tr>
      <w:tr w:rsidR="00CD1C88" w:rsidRPr="00247FB2" w14:paraId="7562757F" w14:textId="77777777" w:rsidTr="002A5A78">
        <w:trPr>
          <w:trHeight w:val="184"/>
          <w:jc w:val="center"/>
        </w:trPr>
        <w:tc>
          <w:tcPr>
            <w:tcW w:w="1418" w:type="dxa"/>
            <w:vMerge w:val="restart"/>
            <w:vAlign w:val="center"/>
          </w:tcPr>
          <w:p w14:paraId="6682E4D5" w14:textId="77777777" w:rsidR="00CD1C88" w:rsidRPr="00247FB2" w:rsidRDefault="00CD1C88" w:rsidP="001E1E70">
            <w:pPr>
              <w:ind w:firstLine="360"/>
              <w:jc w:val="left"/>
              <w:rPr>
                <w:rFonts w:ascii="Cambria Math" w:hAnsi="Cambria Math"/>
                <w:szCs w:val="21"/>
                <w:oMath/>
              </w:rPr>
            </w:pPr>
            <w:r>
              <w:rPr>
                <w:sz w:val="18"/>
                <w:szCs w:val="18"/>
              </w:rPr>
              <w:t>0°</w:t>
            </w:r>
            <w:r>
              <w:rPr>
                <w:sz w:val="18"/>
                <w:szCs w:val="18"/>
              </w:rPr>
              <w:t>层</w:t>
            </w:r>
          </w:p>
        </w:tc>
        <w:tc>
          <w:tcPr>
            <w:tcW w:w="1953" w:type="dxa"/>
            <w:vAlign w:val="center"/>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2016" w:type="dxa"/>
            <w:vAlign w:val="center"/>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490" w:type="dxa"/>
            <w:vAlign w:val="center"/>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53" w:type="dxa"/>
            <w:gridSpan w:val="2"/>
            <w:vAlign w:val="center"/>
          </w:tcPr>
          <w:p w14:paraId="6803D07F" w14:textId="77777777" w:rsidR="00CD1C88" w:rsidRPr="00247FB2" w:rsidRDefault="00CD1C88" w:rsidP="000D012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2A5A78">
        <w:trPr>
          <w:trHeight w:val="183"/>
          <w:jc w:val="center"/>
        </w:trPr>
        <w:tc>
          <w:tcPr>
            <w:tcW w:w="1418" w:type="dxa"/>
            <w:vMerge/>
            <w:vAlign w:val="center"/>
          </w:tcPr>
          <w:p w14:paraId="5D426F6A" w14:textId="77777777" w:rsidR="00CD1C88" w:rsidRDefault="00CD1C88" w:rsidP="005D79E5">
            <w:pPr>
              <w:ind w:firstLine="360"/>
              <w:jc w:val="center"/>
              <w:rPr>
                <w:sz w:val="18"/>
                <w:szCs w:val="18"/>
              </w:rPr>
            </w:pPr>
          </w:p>
        </w:tc>
        <w:tc>
          <w:tcPr>
            <w:tcW w:w="1953" w:type="dxa"/>
            <w:vAlign w:val="center"/>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2016" w:type="dxa"/>
            <w:vAlign w:val="center"/>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490" w:type="dxa"/>
            <w:vAlign w:val="center"/>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53" w:type="dxa"/>
            <w:gridSpan w:val="2"/>
            <w:vAlign w:val="center"/>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2A5A78">
        <w:trPr>
          <w:trHeight w:val="151"/>
          <w:jc w:val="center"/>
        </w:trPr>
        <w:tc>
          <w:tcPr>
            <w:tcW w:w="1418" w:type="dxa"/>
            <w:vAlign w:val="center"/>
          </w:tcPr>
          <w:p w14:paraId="7376AF34" w14:textId="77777777" w:rsidR="00CD1C88" w:rsidRPr="00247FB2" w:rsidRDefault="00CD1C88" w:rsidP="001E1E70">
            <w:pPr>
              <w:ind w:firstLine="360"/>
              <w:jc w:val="left"/>
            </w:pPr>
            <w:r>
              <w:rPr>
                <w:rFonts w:hint="eastAsia"/>
                <w:sz w:val="18"/>
                <w:szCs w:val="18"/>
              </w:rPr>
              <w:t>9</w:t>
            </w:r>
            <w:r>
              <w:rPr>
                <w:sz w:val="18"/>
                <w:szCs w:val="18"/>
              </w:rPr>
              <w:t>0°</w:t>
            </w:r>
            <w:r>
              <w:rPr>
                <w:sz w:val="18"/>
                <w:szCs w:val="18"/>
              </w:rPr>
              <w:t>层</w:t>
            </w:r>
          </w:p>
        </w:tc>
        <w:tc>
          <w:tcPr>
            <w:tcW w:w="1953" w:type="dxa"/>
            <w:vAlign w:val="center"/>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2016" w:type="dxa"/>
            <w:vAlign w:val="center"/>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490" w:type="dxa"/>
            <w:vAlign w:val="center"/>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53" w:type="dxa"/>
            <w:gridSpan w:val="2"/>
            <w:vAlign w:val="center"/>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0D532883" w:rsidR="007A2590" w:rsidRPr="00247FB2" w:rsidRDefault="007A2590" w:rsidP="00711FC0">
      <w:pPr>
        <w:pStyle w:val="3"/>
      </w:pPr>
      <w:bookmarkStart w:id="427" w:name="_Toc511909735"/>
      <w:bookmarkEnd w:id="416"/>
      <w:bookmarkEnd w:id="417"/>
      <w:bookmarkEnd w:id="426"/>
      <w:r w:rsidRPr="00247FB2">
        <w:rPr>
          <w:rFonts w:hint="eastAsia"/>
        </w:rPr>
        <w:t>角</w:t>
      </w:r>
      <w:r w:rsidR="00194BB4">
        <w:rPr>
          <w:rFonts w:hint="eastAsia"/>
        </w:rPr>
        <w:t>对称</w:t>
      </w:r>
      <w:r w:rsidRPr="00247FB2">
        <w:rPr>
          <w:rFonts w:hint="eastAsia"/>
        </w:rPr>
        <w:t>铺层大开口层合板的失效</w:t>
      </w:r>
      <w:bookmarkEnd w:id="427"/>
    </w:p>
    <w:p w14:paraId="3F14E129" w14:textId="1C4D196A" w:rsidR="001F762F" w:rsidRDefault="00C2776A" w:rsidP="00000294">
      <w:pPr>
        <w:ind w:firstLine="480"/>
      </w:pPr>
      <w:r>
        <w:fldChar w:fldCharType="begin"/>
      </w:r>
      <w:r>
        <w:instrText xml:space="preserve"> REF _Ref510614714 \r \h </w:instrText>
      </w:r>
      <w:r>
        <w:fldChar w:fldCharType="separate"/>
      </w:r>
      <w:r w:rsidR="006D2B43">
        <w:rPr>
          <w:rFonts w:hint="eastAsia"/>
        </w:rPr>
        <w:t>图</w:t>
      </w:r>
      <w:r w:rsidR="006D2B43">
        <w:rPr>
          <w:rFonts w:hint="eastAsia"/>
        </w:rPr>
        <w:t xml:space="preserve">4.16 </w:t>
      </w:r>
      <w:r>
        <w:fldChar w:fldCharType="end"/>
      </w:r>
      <w:r>
        <w:t>和</w:t>
      </w:r>
      <w:r>
        <w:fldChar w:fldCharType="begin"/>
      </w:r>
      <w:r>
        <w:instrText xml:space="preserve"> REF _Ref510614715 \r \h </w:instrText>
      </w:r>
      <w:r>
        <w:fldChar w:fldCharType="separate"/>
      </w:r>
      <w:r w:rsidR="006D2B43">
        <w:rPr>
          <w:rFonts w:hint="eastAsia"/>
        </w:rPr>
        <w:t>图</w:t>
      </w:r>
      <w:r w:rsidR="006D2B43">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28" w:name="OLE_LINK235"/>
      <w:bookmarkStart w:id="429" w:name="OLE_LINK236"/>
      <w:bookmarkStart w:id="430"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3C1E1E8" w:rsidR="006F3E71" w:rsidRDefault="00A41E99" w:rsidP="005A24F1">
      <w:pPr>
        <w:pStyle w:val="6"/>
        <w:jc w:val="center"/>
      </w:pPr>
      <w:bookmarkStart w:id="431" w:name="_Ref510614714"/>
      <w:r w:rsidRPr="00247FB2">
        <w:rPr>
          <w:rFonts w:hint="eastAsia"/>
        </w:rPr>
        <w:t>使用线性退化模型的</w:t>
      </w:r>
      <w:r w:rsidRPr="00247FB2">
        <w:t>60mm</w:t>
      </w:r>
      <w:r>
        <w:t>孔径角</w:t>
      </w:r>
      <w:r w:rsidRPr="00247FB2">
        <w:t>铺层失效演化</w:t>
      </w:r>
      <w:bookmarkEnd w:id="431"/>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32"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32"/>
    </w:p>
    <w:p w14:paraId="6242A502" w14:textId="54D4B9F8" w:rsidR="00A4303C" w:rsidRDefault="00626E1B" w:rsidP="000B7597">
      <w:pPr>
        <w:ind w:firstLine="480"/>
      </w:pPr>
      <w:r>
        <w:fldChar w:fldCharType="begin"/>
      </w:r>
      <w:r>
        <w:instrText xml:space="preserve"> REF _Ref510615018 \r \h </w:instrText>
      </w:r>
      <w:r>
        <w:fldChar w:fldCharType="separate"/>
      </w:r>
      <w:r w:rsidR="006D2B43">
        <w:rPr>
          <w:rFonts w:hint="eastAsia"/>
        </w:rPr>
        <w:t>图</w:t>
      </w:r>
      <w:r w:rsidR="006D2B43">
        <w:rPr>
          <w:rFonts w:hint="eastAsia"/>
        </w:rPr>
        <w:t xml:space="preserve">4.18 </w:t>
      </w:r>
      <w:r>
        <w:fldChar w:fldCharType="end"/>
      </w:r>
      <w:r>
        <w:t>和</w:t>
      </w:r>
      <w:r>
        <w:fldChar w:fldCharType="begin"/>
      </w:r>
      <w:r>
        <w:instrText xml:space="preserve"> REF _Ref510615020 \r \h </w:instrText>
      </w:r>
      <w:r>
        <w:fldChar w:fldCharType="separate"/>
      </w:r>
      <w:r w:rsidR="006D2B43">
        <w:rPr>
          <w:rFonts w:hint="eastAsia"/>
        </w:rPr>
        <w:t>图</w:t>
      </w:r>
      <w:r w:rsidR="006D2B43">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33" w:name="_Ref510615018"/>
      <w:r w:rsidRPr="00247FB2">
        <w:rPr>
          <w:rFonts w:hint="eastAsia"/>
        </w:rPr>
        <w:t>使用线性退化模型的</w:t>
      </w:r>
      <w:r>
        <w:t>8</w:t>
      </w:r>
      <w:r w:rsidRPr="00247FB2">
        <w:t>0mm</w:t>
      </w:r>
      <w:r>
        <w:t>孔径角</w:t>
      </w:r>
      <w:r w:rsidRPr="00247FB2">
        <w:t>铺层失效演化</w:t>
      </w:r>
      <w:bookmarkEnd w:id="433"/>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34"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34"/>
    </w:p>
    <w:p w14:paraId="5CC52CE4" w14:textId="7FEF3D5A" w:rsidR="00A4303C" w:rsidRDefault="00E85D41" w:rsidP="00E85D41">
      <w:pPr>
        <w:ind w:firstLine="480"/>
      </w:pPr>
      <w:r>
        <w:fldChar w:fldCharType="begin"/>
      </w:r>
      <w:r>
        <w:instrText xml:space="preserve"> REF _Ref510615081 \r \h </w:instrText>
      </w:r>
      <w:r>
        <w:fldChar w:fldCharType="separate"/>
      </w:r>
      <w:r w:rsidR="006D2B43">
        <w:rPr>
          <w:rFonts w:hint="eastAsia"/>
        </w:rPr>
        <w:t>图</w:t>
      </w:r>
      <w:r w:rsidR="006D2B43">
        <w:rPr>
          <w:rFonts w:hint="eastAsia"/>
        </w:rPr>
        <w:t xml:space="preserve">4.20 </w:t>
      </w:r>
      <w:r>
        <w:fldChar w:fldCharType="end"/>
      </w:r>
      <w:r>
        <w:t>和</w:t>
      </w:r>
      <w:r>
        <w:fldChar w:fldCharType="begin"/>
      </w:r>
      <w:r>
        <w:instrText xml:space="preserve"> REF _Ref510615082 \r \h </w:instrText>
      </w:r>
      <w:r>
        <w:fldChar w:fldCharType="separate"/>
      </w:r>
      <w:r w:rsidR="006D2B43">
        <w:rPr>
          <w:rFonts w:hint="eastAsia"/>
        </w:rPr>
        <w:t>图</w:t>
      </w:r>
      <w:r w:rsidR="006D2B43">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35" w:name="_Ref510615081"/>
      <w:r w:rsidRPr="00247FB2">
        <w:rPr>
          <w:rFonts w:hint="eastAsia"/>
        </w:rPr>
        <w:t>使用线性退化模型的</w:t>
      </w:r>
      <w:r w:rsidR="00816F28">
        <w:t>10</w:t>
      </w:r>
      <w:r w:rsidRPr="00247FB2">
        <w:t>0mm</w:t>
      </w:r>
      <w:r>
        <w:t>孔径角</w:t>
      </w:r>
      <w:r w:rsidRPr="00247FB2">
        <w:t>铺层失效演化</w:t>
      </w:r>
      <w:bookmarkEnd w:id="435"/>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36"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36"/>
    </w:p>
    <w:bookmarkEnd w:id="428"/>
    <w:bookmarkEnd w:id="429"/>
    <w:bookmarkEnd w:id="430"/>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37"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37"/>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D2B43">
        <w:rPr>
          <w:rFonts w:hint="eastAsia"/>
        </w:rPr>
        <w:t>图</w:t>
      </w:r>
      <w:r w:rsidR="006D2B43">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D2B43">
        <w:rPr>
          <w:rFonts w:hint="eastAsia"/>
        </w:rPr>
        <w:t>表</w:t>
      </w:r>
      <w:r w:rsidR="006D2B43">
        <w:rPr>
          <w:rFonts w:hint="eastAsia"/>
        </w:rPr>
        <w:t xml:space="preserve">4.6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38"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38"/>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39" w:name="OLE_LINK322"/>
            <w:bookmarkStart w:id="440"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3B136B02" w:rsidR="00825105" w:rsidRPr="00247FB2" w:rsidRDefault="0065039D"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sidRPr="007518CD">
              <w:rPr>
                <w:sz w:val="22"/>
                <w:szCs w:val="22"/>
              </w:rPr>
              <w:t>6</w:t>
            </w:r>
            <w:r w:rsidRPr="007518CD">
              <w:rPr>
                <w:sz w:val="22"/>
                <w:szCs w:val="21"/>
              </w:rPr>
              <w:t>0mm</w:t>
            </w:r>
          </w:p>
        </w:tc>
        <w:tc>
          <w:tcPr>
            <w:tcW w:w="1663" w:type="dxa"/>
          </w:tcPr>
          <w:p w14:paraId="1B0603B0" w14:textId="3F78A4F7" w:rsidR="00825105" w:rsidRPr="00247FB2" w:rsidRDefault="00B142AC"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8</w:t>
            </w:r>
            <w:r w:rsidRPr="007518CD">
              <w:rPr>
                <w:sz w:val="22"/>
                <w:szCs w:val="21"/>
              </w:rPr>
              <w:t>0mm</w:t>
            </w:r>
          </w:p>
        </w:tc>
        <w:tc>
          <w:tcPr>
            <w:tcW w:w="2040" w:type="dxa"/>
          </w:tcPr>
          <w:p w14:paraId="50C8289D" w14:textId="230D993B" w:rsidR="00825105" w:rsidRPr="00247FB2" w:rsidRDefault="00534C7A" w:rsidP="005D79E5">
            <w:pPr>
              <w:ind w:firstLine="480"/>
              <w:jc w:val="center"/>
              <w:rPr>
                <w:szCs w:val="21"/>
              </w:rPr>
            </w:pPr>
            <m:oMath>
              <m:r>
                <m:rPr>
                  <m:sty m:val="p"/>
                </m:rPr>
                <w:rPr>
                  <w:rFonts w:ascii="Cambria Math" w:hAnsi="Cambria Math"/>
                  <w:szCs w:val="21"/>
                </w:rPr>
                <m:t>∅</m:t>
              </m:r>
            </m:oMath>
            <w:r w:rsidRPr="007518CD">
              <w:rPr>
                <w:rFonts w:hint="eastAsia"/>
                <w:sz w:val="22"/>
                <w:szCs w:val="22"/>
              </w:rPr>
              <w:t>=</w:t>
            </w:r>
            <w:r>
              <w:rPr>
                <w:sz w:val="22"/>
                <w:szCs w:val="22"/>
              </w:rPr>
              <w:t>10</w:t>
            </w:r>
            <w:r w:rsidRPr="007518CD">
              <w:rPr>
                <w:sz w:val="22"/>
                <w:szCs w:val="21"/>
              </w:rPr>
              <w:t>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41" w:name="_Toc511909736"/>
      <w:bookmarkEnd w:id="439"/>
      <w:bookmarkEnd w:id="440"/>
      <w:r>
        <w:t>大开孔</w:t>
      </w:r>
      <w:r>
        <w:rPr>
          <w:rFonts w:hint="eastAsia"/>
        </w:rPr>
        <w:t>层合板的</w:t>
      </w:r>
      <w:r w:rsidRPr="00247FB2">
        <w:t>失效载荷</w:t>
      </w:r>
      <w:r>
        <w:rPr>
          <w:rFonts w:hint="eastAsia"/>
        </w:rPr>
        <w:t>计算</w:t>
      </w:r>
      <w:bookmarkEnd w:id="441"/>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42" w:name="OLE_LINK265"/>
      <w:bookmarkStart w:id="443" w:name="OLE_LINK266"/>
      <w:bookmarkStart w:id="444"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42"/>
      <w:bookmarkEnd w:id="443"/>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44"/>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45" w:name="_Ref510452098"/>
      <w:bookmarkStart w:id="446" w:name="_Toc511909737"/>
      <w:r>
        <w:rPr>
          <w:rFonts w:hint="eastAsia"/>
        </w:rPr>
        <w:t>位移</w:t>
      </w:r>
      <w:r w:rsidR="003013BA">
        <w:rPr>
          <w:rFonts w:hint="eastAsia"/>
        </w:rPr>
        <w:t>载荷曲线</w:t>
      </w:r>
      <w:bookmarkEnd w:id="445"/>
      <w:bookmarkEnd w:id="446"/>
    </w:p>
    <w:p w14:paraId="320A7F23" w14:textId="35470771" w:rsidR="008D1DCA" w:rsidRDefault="00533D12" w:rsidP="005D3EAB">
      <w:pPr>
        <w:ind w:firstLine="480"/>
      </w:pPr>
      <w:r>
        <w:fldChar w:fldCharType="begin"/>
      </w:r>
      <w:r>
        <w:instrText xml:space="preserve"> REF _Ref510447542 \r \h </w:instrText>
      </w:r>
      <w:r>
        <w:fldChar w:fldCharType="separate"/>
      </w:r>
      <w:r w:rsidR="006D2B43">
        <w:rPr>
          <w:rFonts w:hint="eastAsia"/>
        </w:rPr>
        <w:t>图</w:t>
      </w:r>
      <w:r w:rsidR="006D2B43">
        <w:rPr>
          <w:rFonts w:hint="eastAsia"/>
        </w:rPr>
        <w:t xml:space="preserve">4.23 </w:t>
      </w:r>
      <w:r>
        <w:fldChar w:fldCharType="end"/>
      </w:r>
      <w:r>
        <w:t>和</w:t>
      </w:r>
      <w:r>
        <w:fldChar w:fldCharType="begin"/>
      </w:r>
      <w:r>
        <w:instrText xml:space="preserve"> REF _Ref510447544 \r \h </w:instrText>
      </w:r>
      <w:r>
        <w:fldChar w:fldCharType="separate"/>
      </w:r>
      <w:r w:rsidR="006D2B43">
        <w:rPr>
          <w:rFonts w:hint="eastAsia"/>
        </w:rPr>
        <w:t>图</w:t>
      </w:r>
      <w:r w:rsidR="006D2B43">
        <w:rPr>
          <w:rFonts w:hint="eastAsia"/>
        </w:rPr>
        <w:t xml:space="preserve">4.24 </w:t>
      </w:r>
      <w:r>
        <w:fldChar w:fldCharType="end"/>
      </w:r>
      <w:bookmarkStart w:id="447"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47"/>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D2B43">
        <w:rPr>
          <w:rFonts w:hint="eastAsia"/>
        </w:rPr>
        <w:t>图</w:t>
      </w:r>
      <w:r w:rsidR="006D2B43">
        <w:rPr>
          <w:rFonts w:hint="eastAsia"/>
        </w:rPr>
        <w:t xml:space="preserve">4.24 </w:t>
      </w:r>
      <w:r w:rsidR="007E6B55">
        <w:fldChar w:fldCharType="end"/>
      </w:r>
      <w:r w:rsidR="007E6B55">
        <w:t>中</w:t>
      </w:r>
      <w:r w:rsidR="007E6B55">
        <w:rPr>
          <w:rFonts w:hint="eastAsia"/>
        </w:rPr>
        <w:t>，</w:t>
      </w:r>
      <w:bookmarkStart w:id="448" w:name="OLE_LINK272"/>
      <w:bookmarkStart w:id="449"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48"/>
      <w:bookmarkEnd w:id="449"/>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50" w:name="_Ref510447542"/>
    <w:bookmarkStart w:id="451" w:name="OLE_LINK262"/>
    <w:bookmarkStart w:id="452" w:name="OLE_LINK250"/>
    <w:bookmarkStart w:id="453" w:name="OLE_LINK251"/>
    <w:bookmarkStart w:id="454" w:name="OLE_LINK248"/>
    <w:bookmarkStart w:id="455" w:name="OLE_LINK249"/>
    <w:p w14:paraId="0717ED7C" w14:textId="4CD2DB17" w:rsidR="00BF5E00" w:rsidRDefault="00752636"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56" w:name="OLE_LINK263"/>
      <w:bookmarkStart w:id="457" w:name="OLE_LINK264"/>
      <w:r w:rsidR="00282825">
        <w:rPr>
          <w:rFonts w:hint="eastAsia"/>
        </w:rPr>
        <w:t>单向铺层层合板的位移</w:t>
      </w:r>
      <w:r w:rsidR="00282825">
        <w:rPr>
          <w:rFonts w:hint="eastAsia"/>
        </w:rPr>
        <w:t>-</w:t>
      </w:r>
      <w:r w:rsidR="00282825">
        <w:rPr>
          <w:rFonts w:hint="eastAsia"/>
        </w:rPr>
        <w:t>载荷曲线实验结果</w:t>
      </w:r>
      <w:bookmarkEnd w:id="450"/>
    </w:p>
    <w:bookmarkEnd w:id="451"/>
    <w:bookmarkEnd w:id="456"/>
    <w:bookmarkEnd w:id="457"/>
    <w:p w14:paraId="32BE6A57" w14:textId="77777777" w:rsidR="0094619A" w:rsidRPr="0094619A" w:rsidRDefault="0094619A" w:rsidP="0094619A">
      <w:pPr>
        <w:ind w:firstLine="480"/>
      </w:pPr>
    </w:p>
    <w:bookmarkEnd w:id="452"/>
    <w:bookmarkEnd w:id="453"/>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58" w:name="_Ref510447544"/>
    <w:bookmarkEnd w:id="454"/>
    <w:bookmarkEnd w:id="455"/>
    <w:p w14:paraId="7BA2920D" w14:textId="2AD153FF" w:rsidR="00A21478" w:rsidRDefault="00752636"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58"/>
    </w:p>
    <w:p w14:paraId="645D9A2A" w14:textId="389125CB" w:rsidR="00E61BCD" w:rsidRDefault="00AF6A91" w:rsidP="006F73E6">
      <w:pPr>
        <w:ind w:firstLine="480"/>
      </w:pPr>
      <w:bookmarkStart w:id="459" w:name="OLE_LINK269"/>
      <w:bookmarkStart w:id="460"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61"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59"/>
      <w:bookmarkEnd w:id="460"/>
      <w:bookmarkEnd w:id="461"/>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D2B43">
        <w:rPr>
          <w:rFonts w:hint="eastAsia"/>
        </w:rPr>
        <w:t>图</w:t>
      </w:r>
      <w:r w:rsidR="006D2B43">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D2B43">
        <w:rPr>
          <w:rFonts w:hint="eastAsia"/>
        </w:rPr>
        <w:t>图</w:t>
      </w:r>
      <w:r w:rsidR="006D2B43">
        <w:rPr>
          <w:rFonts w:hint="eastAsia"/>
        </w:rPr>
        <w:t xml:space="preserve">4.26 </w:t>
      </w:r>
      <w:r>
        <w:fldChar w:fldCharType="end"/>
      </w:r>
      <w:bookmarkStart w:id="462"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62"/>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D2B43">
        <w:rPr>
          <w:rFonts w:hint="eastAsia"/>
        </w:rPr>
        <w:t>图</w:t>
      </w:r>
      <w:r w:rsidR="006D2B43">
        <w:rPr>
          <w:rFonts w:hint="eastAsia"/>
        </w:rPr>
        <w:t xml:space="preserve">4.26 </w:t>
      </w:r>
      <w:r w:rsidR="00441A21">
        <w:fldChar w:fldCharType="end"/>
      </w:r>
      <w:r w:rsidR="00441A21">
        <w:t>中</w:t>
      </w:r>
      <w:r w:rsidR="00441A21">
        <w:rPr>
          <w:rFonts w:hint="eastAsia"/>
        </w:rPr>
        <w:t>，</w:t>
      </w:r>
      <w:bookmarkStart w:id="463" w:name="OLE_LINK277"/>
      <w:bookmarkStart w:id="464" w:name="OLE_LINK278"/>
      <w:bookmarkStart w:id="465" w:name="OLE_LINK282"/>
      <w:r w:rsidR="00441A21">
        <w:t>实线为使用线性退化模型计算得到的结果</w:t>
      </w:r>
      <w:r w:rsidR="00441A21">
        <w:rPr>
          <w:rFonts w:hint="eastAsia"/>
        </w:rPr>
        <w:t>，</w:t>
      </w:r>
      <w:r w:rsidR="00441A21">
        <w:t>虚线为使用指数退化模型计算得到的结果</w:t>
      </w:r>
      <w:bookmarkEnd w:id="463"/>
      <w:bookmarkEnd w:id="464"/>
      <w:bookmarkEnd w:id="465"/>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66"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66"/>
    </w:p>
    <w:p w14:paraId="3EEC34B0" w14:textId="40788714" w:rsidR="00344F73" w:rsidRDefault="00344F73" w:rsidP="00A81BFA">
      <w:pPr>
        <w:pStyle w:val="6"/>
        <w:jc w:val="center"/>
      </w:pPr>
      <w:bookmarkStart w:id="467" w:name="OLE_LINK252"/>
      <w:bookmarkStart w:id="468" w:name="OLE_LINK253"/>
      <w:bookmarkStart w:id="469" w:name="_Ref510447751"/>
      <w:bookmarkStart w:id="470" w:name="OLE_LINK254"/>
      <w:r>
        <w:rPr>
          <w:rFonts w:hint="eastAsia"/>
        </w:rPr>
        <w:t>[</w:t>
      </w:r>
      <w:r>
        <w:t>0/90</w:t>
      </w:r>
      <w:r>
        <w:rPr>
          <w:rFonts w:hint="eastAsia"/>
        </w:rPr>
        <w:t>]</w:t>
      </w:r>
      <w:r w:rsidRPr="00344F73">
        <w:rPr>
          <w:vertAlign w:val="subscript"/>
        </w:rPr>
        <w:t>5</w:t>
      </w:r>
      <w:bookmarkEnd w:id="467"/>
      <w:bookmarkEnd w:id="468"/>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69"/>
    </w:p>
    <w:p w14:paraId="78570661" w14:textId="635A4AC0" w:rsidR="00CD0167" w:rsidRDefault="00BC561C" w:rsidP="00930CAB">
      <w:pPr>
        <w:ind w:firstLine="480"/>
      </w:pPr>
      <w:bookmarkStart w:id="471" w:name="OLE_LINK286"/>
      <w:bookmarkEnd w:id="470"/>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71"/>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D2B43">
        <w:rPr>
          <w:rFonts w:hint="eastAsia"/>
        </w:rPr>
        <w:t>图</w:t>
      </w:r>
      <w:r w:rsidR="006D2B43">
        <w:rPr>
          <w:rFonts w:hint="eastAsia"/>
        </w:rPr>
        <w:t xml:space="preserve">4.27 </w:t>
      </w:r>
      <w:r>
        <w:fldChar w:fldCharType="end"/>
      </w:r>
      <w:r>
        <w:t>和</w:t>
      </w:r>
      <w:r>
        <w:fldChar w:fldCharType="begin"/>
      </w:r>
      <w:r>
        <w:instrText xml:space="preserve"> REF _Ref510447987 \r \h </w:instrText>
      </w:r>
      <w:r>
        <w:fldChar w:fldCharType="separate"/>
      </w:r>
      <w:r w:rsidR="006D2B43">
        <w:rPr>
          <w:rFonts w:hint="eastAsia"/>
        </w:rPr>
        <w:t>图</w:t>
      </w:r>
      <w:r w:rsidR="006D2B43">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D2B43">
        <w:rPr>
          <w:rFonts w:hint="eastAsia"/>
        </w:rPr>
        <w:t>图</w:t>
      </w:r>
      <w:r w:rsidR="006D2B43">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72" w:name="_Ref510447985"/>
      <w:bookmarkStart w:id="473" w:name="OLE_LINK255"/>
      <w:bookmarkStart w:id="474"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72"/>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75" w:name="_Ref510447987"/>
      <w:bookmarkEnd w:id="473"/>
      <w:bookmarkEnd w:id="474"/>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75"/>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76" w:name="OLE_LINK293"/>
      <w:bookmarkStart w:id="477"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76"/>
      <w:bookmarkEnd w:id="477"/>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D2B43">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78" w:name="_Toc511909738"/>
      <w:r>
        <w:t>极限</w:t>
      </w:r>
      <w:r w:rsidR="00983CFD">
        <w:t>破坏</w:t>
      </w:r>
      <w:r>
        <w:t>载荷</w:t>
      </w:r>
      <w:bookmarkEnd w:id="478"/>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D2B43">
        <w:rPr>
          <w:rFonts w:hint="eastAsia"/>
        </w:rPr>
        <w:t>表</w:t>
      </w:r>
      <w:r w:rsidR="006D2B43">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6D2B43">
        <w:rPr>
          <w:rFonts w:hint="eastAsia"/>
        </w:rPr>
        <w:t>表</w:t>
      </w:r>
      <w:r w:rsidR="006D2B43">
        <w:rPr>
          <w:rFonts w:hint="eastAsia"/>
        </w:rPr>
        <w:t xml:space="preserve">4.8 </w:t>
      </w:r>
      <w:r>
        <w:fldChar w:fldCharType="end"/>
      </w:r>
      <w:r>
        <w:t>以及</w:t>
      </w:r>
      <w:r>
        <w:fldChar w:fldCharType="begin"/>
      </w:r>
      <w:r>
        <w:instrText xml:space="preserve"> REF _Ref510452096 \r \h  \* MERGEFORMAT </w:instrText>
      </w:r>
      <w:r>
        <w:fldChar w:fldCharType="separate"/>
      </w:r>
      <w:r w:rsidR="006D2B43">
        <w:rPr>
          <w:rFonts w:hint="eastAsia"/>
        </w:rPr>
        <w:t>表</w:t>
      </w:r>
      <w:r w:rsidR="006D2B43">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79" w:name="OLE_LINK309"/>
      <w:r>
        <w:t>实验结果的</w:t>
      </w:r>
      <w:bookmarkEnd w:id="479"/>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80" w:name="_Ref510452093"/>
      <w:bookmarkStart w:id="481" w:name="OLE_LINK238"/>
      <w:bookmarkStart w:id="482" w:name="OLE_LINK239"/>
      <w:r w:rsidRPr="00247FB2">
        <w:t>各孔径单向铺层层合板的极限载荷计算结果和实验对比</w:t>
      </w:r>
      <w:bookmarkEnd w:id="480"/>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767"/>
        <w:gridCol w:w="993"/>
        <w:gridCol w:w="993"/>
        <w:gridCol w:w="994"/>
        <w:gridCol w:w="993"/>
        <w:gridCol w:w="993"/>
        <w:gridCol w:w="736"/>
      </w:tblGrid>
      <w:tr w:rsidR="003B7365" w:rsidRPr="00247FB2" w14:paraId="3921801E" w14:textId="77777777" w:rsidTr="00BC613D">
        <w:trPr>
          <w:jc w:val="center"/>
        </w:trPr>
        <w:tc>
          <w:tcPr>
            <w:tcW w:w="391" w:type="pct"/>
            <w:vMerge w:val="restart"/>
            <w:vAlign w:val="center"/>
          </w:tcPr>
          <w:p w14:paraId="374C1C4A" w14:textId="77777777" w:rsidR="00BF5E00" w:rsidRPr="00247FB2" w:rsidRDefault="00BF5E00" w:rsidP="002244B3">
            <w:pPr>
              <w:spacing w:before="60" w:after="60" w:line="240" w:lineRule="auto"/>
              <w:ind w:firstLineChars="0" w:firstLine="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27"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663"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19"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2F4A49" w:rsidRPr="00247FB2" w14:paraId="4D4E234E" w14:textId="77777777" w:rsidTr="00BC613D">
        <w:trPr>
          <w:jc w:val="center"/>
        </w:trPr>
        <w:tc>
          <w:tcPr>
            <w:tcW w:w="391"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Default="00BF5E00" w:rsidP="00E8192F">
            <w:pPr>
              <w:spacing w:before="60" w:after="60" w:line="240" w:lineRule="auto"/>
              <w:ind w:firstLineChars="0" w:firstLine="0"/>
              <w:jc w:val="center"/>
              <w:rPr>
                <w:color w:val="000000"/>
                <w:sz w:val="18"/>
                <w:szCs w:val="18"/>
              </w:rPr>
            </w:pPr>
            <w:r w:rsidRPr="00247FB2">
              <w:rPr>
                <w:color w:val="000000"/>
                <w:sz w:val="18"/>
                <w:szCs w:val="18"/>
              </w:rPr>
              <w:t>计算</w:t>
            </w:r>
          </w:p>
          <w:p w14:paraId="1ACF36C6" w14:textId="473CC342" w:rsidR="00BF5E00" w:rsidRPr="00247FB2" w:rsidRDefault="00BF5E00" w:rsidP="00E8192F">
            <w:pPr>
              <w:spacing w:before="60" w:after="60" w:line="240" w:lineRule="auto"/>
              <w:ind w:firstLineChars="0" w:firstLine="0"/>
              <w:jc w:val="center"/>
              <w:rPr>
                <w:color w:val="000000"/>
                <w:sz w:val="18"/>
                <w:szCs w:val="18"/>
              </w:rPr>
            </w:pPr>
            <w:r w:rsidRPr="00247FB2">
              <w:rPr>
                <w:color w:val="000000"/>
                <w:sz w:val="18"/>
                <w:szCs w:val="18"/>
              </w:rPr>
              <w:t>结果</w:t>
            </w:r>
          </w:p>
          <w:p w14:paraId="1A750B92" w14:textId="77777777" w:rsidR="00BF5E00" w:rsidRPr="00247FB2" w:rsidRDefault="00BF5E00" w:rsidP="00E8192F">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521" w:type="pct"/>
            <w:vAlign w:val="center"/>
          </w:tcPr>
          <w:p w14:paraId="011B8349" w14:textId="77777777" w:rsidR="003B7365" w:rsidRDefault="00BF5E00" w:rsidP="00F856B5">
            <w:pPr>
              <w:spacing w:before="60" w:after="60" w:line="240" w:lineRule="auto"/>
              <w:ind w:firstLineChars="0" w:firstLine="0"/>
              <w:jc w:val="center"/>
              <w:rPr>
                <w:sz w:val="18"/>
                <w:szCs w:val="18"/>
              </w:rPr>
            </w:pPr>
            <w:r w:rsidRPr="00247FB2">
              <w:rPr>
                <w:sz w:val="18"/>
                <w:szCs w:val="18"/>
              </w:rPr>
              <w:t>实验</w:t>
            </w:r>
          </w:p>
          <w:p w14:paraId="17499803" w14:textId="178845D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28" w:type="pct"/>
            <w:vAlign w:val="center"/>
          </w:tcPr>
          <w:p w14:paraId="496D2A03" w14:textId="77777777" w:rsidR="00822223" w:rsidRDefault="00BF5E00" w:rsidP="00F856B5">
            <w:pPr>
              <w:spacing w:before="60" w:after="60" w:line="240" w:lineRule="auto"/>
              <w:ind w:firstLineChars="0" w:firstLine="0"/>
              <w:jc w:val="center"/>
              <w:rPr>
                <w:sz w:val="18"/>
                <w:szCs w:val="18"/>
              </w:rPr>
            </w:pPr>
            <w:r w:rsidRPr="00247FB2">
              <w:rPr>
                <w:sz w:val="18"/>
                <w:szCs w:val="18"/>
              </w:rPr>
              <w:t>误差</w:t>
            </w:r>
          </w:p>
          <w:p w14:paraId="6C7EA4F4" w14:textId="7BF18303" w:rsidR="00BF5E00" w:rsidRPr="00247FB2" w:rsidRDefault="00F2218F" w:rsidP="00F856B5">
            <w:pPr>
              <w:spacing w:before="60" w:after="60" w:line="240" w:lineRule="auto"/>
              <w:ind w:firstLineChars="0" w:firstLine="0"/>
              <w:jc w:val="center"/>
              <w:rPr>
                <w:sz w:val="18"/>
                <w:szCs w:val="18"/>
              </w:rPr>
            </w:pPr>
            <w:r>
              <w:rPr>
                <w:rFonts w:hint="eastAsia"/>
                <w:sz w:val="18"/>
                <w:szCs w:val="18"/>
              </w:rPr>
              <w:t>（</w:t>
            </w:r>
            <w:r w:rsidRPr="00247FB2">
              <w:rPr>
                <w:rFonts w:hint="eastAsia"/>
                <w:sz w:val="22"/>
                <w:szCs w:val="22"/>
              </w:rPr>
              <w:t>%</w:t>
            </w:r>
            <w:r>
              <w:rPr>
                <w:rFonts w:hint="eastAsia"/>
                <w:sz w:val="18"/>
                <w:szCs w:val="18"/>
              </w:rPr>
              <w:t>）</w:t>
            </w:r>
          </w:p>
        </w:tc>
        <w:tc>
          <w:tcPr>
            <w:tcW w:w="554" w:type="pct"/>
            <w:vAlign w:val="center"/>
          </w:tcPr>
          <w:p w14:paraId="66A373FE" w14:textId="77777777" w:rsidR="00E53214"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518B096B" w14:textId="27A5BC6E"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554" w:type="pct"/>
            <w:vAlign w:val="center"/>
          </w:tcPr>
          <w:p w14:paraId="11C46414"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2C76E5C" w14:textId="363FFD4D"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5" w:type="pct"/>
            <w:vAlign w:val="center"/>
          </w:tcPr>
          <w:p w14:paraId="0D1B2065" w14:textId="77777777" w:rsidR="002F4A49" w:rsidRDefault="00BF5E00" w:rsidP="00F856B5">
            <w:pPr>
              <w:spacing w:before="60" w:after="60" w:line="240" w:lineRule="auto"/>
              <w:ind w:firstLineChars="0" w:firstLine="0"/>
              <w:jc w:val="center"/>
              <w:rPr>
                <w:sz w:val="18"/>
                <w:szCs w:val="18"/>
              </w:rPr>
            </w:pPr>
            <w:r w:rsidRPr="00247FB2">
              <w:rPr>
                <w:sz w:val="18"/>
                <w:szCs w:val="18"/>
              </w:rPr>
              <w:t>误差</w:t>
            </w:r>
          </w:p>
          <w:p w14:paraId="7F18B230" w14:textId="64B66DC6" w:rsidR="00BF5E00" w:rsidRPr="00247FB2" w:rsidRDefault="00A13716" w:rsidP="00F856B5">
            <w:pPr>
              <w:spacing w:before="60" w:after="60" w:line="240" w:lineRule="auto"/>
              <w:ind w:firstLineChars="0" w:firstLine="0"/>
              <w:jc w:val="center"/>
              <w:rPr>
                <w:sz w:val="22"/>
                <w:szCs w:val="22"/>
              </w:rPr>
            </w:pPr>
            <w:r w:rsidRPr="00A13716">
              <w:rPr>
                <w:rFonts w:hint="eastAsia"/>
                <w:sz w:val="18"/>
                <w:szCs w:val="18"/>
              </w:rPr>
              <w:t>（</w:t>
            </w:r>
            <w:r w:rsidRPr="00A13716">
              <w:rPr>
                <w:rFonts w:hint="eastAsia"/>
                <w:sz w:val="18"/>
                <w:szCs w:val="18"/>
              </w:rPr>
              <w:t>%</w:t>
            </w:r>
            <w:r w:rsidRPr="00A13716">
              <w:rPr>
                <w:rFonts w:hint="eastAsia"/>
                <w:sz w:val="18"/>
                <w:szCs w:val="18"/>
              </w:rPr>
              <w:t>）</w:t>
            </w:r>
          </w:p>
        </w:tc>
        <w:tc>
          <w:tcPr>
            <w:tcW w:w="554" w:type="pct"/>
            <w:vAlign w:val="center"/>
          </w:tcPr>
          <w:p w14:paraId="4FE548FD" w14:textId="77777777" w:rsidR="00E8192F"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w:t>
            </w:r>
          </w:p>
          <w:p w14:paraId="7178E095" w14:textId="2A2DFFD5"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554" w:type="pct"/>
            <w:vAlign w:val="center"/>
          </w:tcPr>
          <w:p w14:paraId="41BC53C3" w14:textId="77777777" w:rsidR="00E8192F" w:rsidRDefault="00BF5E00" w:rsidP="00F856B5">
            <w:pPr>
              <w:spacing w:before="60" w:after="60" w:line="240" w:lineRule="auto"/>
              <w:ind w:firstLineChars="0" w:firstLine="0"/>
              <w:jc w:val="center"/>
              <w:rPr>
                <w:sz w:val="18"/>
                <w:szCs w:val="18"/>
              </w:rPr>
            </w:pPr>
            <w:r w:rsidRPr="00247FB2">
              <w:rPr>
                <w:sz w:val="18"/>
                <w:szCs w:val="18"/>
              </w:rPr>
              <w:t>实验</w:t>
            </w:r>
          </w:p>
          <w:p w14:paraId="2967415F" w14:textId="70E64152" w:rsidR="00BF5E00" w:rsidRPr="00247FB2" w:rsidRDefault="00BF5E00" w:rsidP="00F856B5">
            <w:pPr>
              <w:spacing w:before="60" w:after="60" w:line="240" w:lineRule="auto"/>
              <w:ind w:firstLineChars="0" w:firstLine="0"/>
              <w:jc w:val="center"/>
              <w:rPr>
                <w:sz w:val="18"/>
                <w:szCs w:val="18"/>
              </w:rPr>
            </w:pPr>
            <w:r w:rsidRPr="00247FB2">
              <w:rPr>
                <w:sz w:val="18"/>
                <w:szCs w:val="18"/>
              </w:rPr>
              <w:t>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11" w:type="pct"/>
            <w:vAlign w:val="center"/>
          </w:tcPr>
          <w:p w14:paraId="31E8DC09" w14:textId="219BCED9"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r w:rsidR="00A13716" w:rsidRPr="00A13716">
              <w:rPr>
                <w:rFonts w:hint="eastAsia"/>
                <w:sz w:val="18"/>
                <w:szCs w:val="18"/>
              </w:rPr>
              <w:t>（</w:t>
            </w:r>
            <w:r w:rsidR="00A13716" w:rsidRPr="00A13716">
              <w:rPr>
                <w:rFonts w:hint="eastAsia"/>
                <w:sz w:val="18"/>
                <w:szCs w:val="18"/>
              </w:rPr>
              <w:t>%</w:t>
            </w:r>
            <w:r w:rsidR="00A13716" w:rsidRPr="00A13716">
              <w:rPr>
                <w:rFonts w:hint="eastAsia"/>
                <w:sz w:val="18"/>
                <w:szCs w:val="18"/>
              </w:rPr>
              <w:t>）</w:t>
            </w:r>
          </w:p>
        </w:tc>
      </w:tr>
      <w:tr w:rsidR="002F4A49" w:rsidRPr="00247FB2" w14:paraId="30182FE8" w14:textId="77777777" w:rsidTr="00BC613D">
        <w:trPr>
          <w:jc w:val="center"/>
        </w:trPr>
        <w:tc>
          <w:tcPr>
            <w:tcW w:w="391"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83" w:name="_Hlk510798668"/>
            <w:r w:rsidRPr="00247FB2">
              <w:rPr>
                <w:rFonts w:hint="eastAsia"/>
                <w:sz w:val="18"/>
                <w:szCs w:val="18"/>
              </w:rPr>
              <w:t>线性退化</w:t>
            </w:r>
          </w:p>
        </w:tc>
        <w:tc>
          <w:tcPr>
            <w:tcW w:w="478" w:type="pct"/>
            <w:vAlign w:val="center"/>
          </w:tcPr>
          <w:p w14:paraId="166DCFBD"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60</w:t>
            </w:r>
          </w:p>
        </w:tc>
        <w:tc>
          <w:tcPr>
            <w:tcW w:w="521" w:type="pct"/>
            <w:vMerge w:val="restart"/>
            <w:vAlign w:val="center"/>
          </w:tcPr>
          <w:p w14:paraId="0DC74281"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8.23</w:t>
            </w:r>
          </w:p>
        </w:tc>
        <w:tc>
          <w:tcPr>
            <w:tcW w:w="428" w:type="pct"/>
            <w:vAlign w:val="center"/>
          </w:tcPr>
          <w:p w14:paraId="304F1539" w14:textId="17678298" w:rsidR="00BF5E00" w:rsidRPr="00247FB2" w:rsidRDefault="00CD10E6" w:rsidP="00255B9D">
            <w:pPr>
              <w:spacing w:before="60" w:after="60" w:line="240" w:lineRule="auto"/>
              <w:ind w:firstLineChars="0" w:firstLine="0"/>
              <w:jc w:val="center"/>
              <w:rPr>
                <w:sz w:val="22"/>
                <w:szCs w:val="22"/>
              </w:rPr>
            </w:pPr>
            <w:r>
              <w:rPr>
                <w:rFonts w:hint="eastAsia"/>
                <w:sz w:val="22"/>
                <w:szCs w:val="22"/>
              </w:rPr>
              <w:t>11</w:t>
            </w:r>
            <w:r w:rsidR="005C4A9F">
              <w:rPr>
                <w:rFonts w:hint="eastAsia"/>
                <w:sz w:val="22"/>
                <w:szCs w:val="22"/>
              </w:rPr>
              <w:t>.98</w:t>
            </w:r>
          </w:p>
        </w:tc>
        <w:tc>
          <w:tcPr>
            <w:tcW w:w="554" w:type="pct"/>
            <w:vAlign w:val="center"/>
          </w:tcPr>
          <w:p w14:paraId="64EDF4AF"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72.00</w:t>
            </w:r>
          </w:p>
        </w:tc>
        <w:tc>
          <w:tcPr>
            <w:tcW w:w="554" w:type="pct"/>
            <w:vMerge w:val="restart"/>
            <w:vAlign w:val="center"/>
          </w:tcPr>
          <w:p w14:paraId="17D0DAA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69.73</w:t>
            </w:r>
          </w:p>
        </w:tc>
        <w:tc>
          <w:tcPr>
            <w:tcW w:w="555" w:type="pct"/>
            <w:vAlign w:val="center"/>
          </w:tcPr>
          <w:p w14:paraId="42603266" w14:textId="4193325E" w:rsidR="00BF5E00" w:rsidRPr="00247FB2" w:rsidRDefault="009210E0" w:rsidP="00255B9D">
            <w:pPr>
              <w:spacing w:before="60" w:after="60" w:line="240" w:lineRule="auto"/>
              <w:ind w:firstLineChars="0" w:firstLine="0"/>
              <w:jc w:val="center"/>
              <w:rPr>
                <w:sz w:val="22"/>
                <w:szCs w:val="22"/>
              </w:rPr>
            </w:pPr>
            <w:r>
              <w:rPr>
                <w:rFonts w:hint="eastAsia"/>
                <w:sz w:val="22"/>
                <w:szCs w:val="22"/>
              </w:rPr>
              <w:t>3.26</w:t>
            </w:r>
          </w:p>
        </w:tc>
        <w:tc>
          <w:tcPr>
            <w:tcW w:w="554" w:type="pct"/>
            <w:vAlign w:val="center"/>
          </w:tcPr>
          <w:p w14:paraId="7F7A39B5"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42</w:t>
            </w:r>
          </w:p>
        </w:tc>
        <w:tc>
          <w:tcPr>
            <w:tcW w:w="554" w:type="pct"/>
            <w:vMerge w:val="restart"/>
            <w:vAlign w:val="center"/>
          </w:tcPr>
          <w:p w14:paraId="0F04DFF9" w14:textId="639B6049" w:rsidR="00BF5E00" w:rsidRPr="00247FB2" w:rsidRDefault="00D853FE" w:rsidP="00255B9D">
            <w:pPr>
              <w:spacing w:before="60" w:after="60" w:line="240" w:lineRule="auto"/>
              <w:ind w:firstLineChars="0" w:firstLine="0"/>
              <w:jc w:val="center"/>
              <w:rPr>
                <w:sz w:val="22"/>
                <w:szCs w:val="22"/>
              </w:rPr>
            </w:pPr>
            <w:r>
              <w:rPr>
                <w:rFonts w:hint="eastAsia"/>
                <w:sz w:val="22"/>
                <w:szCs w:val="22"/>
              </w:rPr>
              <w:t>35.00</w:t>
            </w:r>
          </w:p>
        </w:tc>
        <w:tc>
          <w:tcPr>
            <w:tcW w:w="411" w:type="pct"/>
            <w:vAlign w:val="center"/>
          </w:tcPr>
          <w:p w14:paraId="491119D1" w14:textId="22B2423B" w:rsidR="00BF5E00" w:rsidRPr="00247FB2" w:rsidRDefault="00CF42CF" w:rsidP="00255B9D">
            <w:pPr>
              <w:spacing w:before="60" w:after="60" w:line="240" w:lineRule="auto"/>
              <w:ind w:firstLineChars="0" w:firstLine="0"/>
              <w:jc w:val="center"/>
              <w:rPr>
                <w:color w:val="000000"/>
                <w:sz w:val="22"/>
                <w:szCs w:val="22"/>
              </w:rPr>
            </w:pPr>
            <w:r>
              <w:rPr>
                <w:rFonts w:hint="eastAsia"/>
                <w:color w:val="000000"/>
                <w:sz w:val="22"/>
                <w:szCs w:val="22"/>
              </w:rPr>
              <w:t>49.77</w:t>
            </w:r>
          </w:p>
        </w:tc>
      </w:tr>
      <w:tr w:rsidR="002F4A49" w:rsidRPr="00247FB2" w14:paraId="3D4CA32A" w14:textId="77777777" w:rsidTr="00BC613D">
        <w:trPr>
          <w:trHeight w:val="772"/>
          <w:jc w:val="center"/>
        </w:trPr>
        <w:tc>
          <w:tcPr>
            <w:tcW w:w="391"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78" w:type="pct"/>
            <w:vAlign w:val="center"/>
          </w:tcPr>
          <w:p w14:paraId="3B09095E" w14:textId="77777777" w:rsidR="00BF5E00" w:rsidRPr="00247FB2" w:rsidRDefault="00BF5E00" w:rsidP="00255B9D">
            <w:pPr>
              <w:spacing w:before="60" w:after="60" w:line="240" w:lineRule="auto"/>
              <w:ind w:firstLineChars="0" w:firstLine="0"/>
              <w:jc w:val="center"/>
              <w:rPr>
                <w:sz w:val="22"/>
                <w:szCs w:val="22"/>
              </w:rPr>
            </w:pPr>
            <w:r w:rsidRPr="00247FB2">
              <w:rPr>
                <w:color w:val="000000"/>
                <w:sz w:val="22"/>
                <w:szCs w:val="22"/>
              </w:rPr>
              <w:t>87.36</w:t>
            </w:r>
          </w:p>
        </w:tc>
        <w:tc>
          <w:tcPr>
            <w:tcW w:w="521" w:type="pct"/>
            <w:vMerge/>
            <w:vAlign w:val="center"/>
          </w:tcPr>
          <w:p w14:paraId="64B921CE" w14:textId="77777777" w:rsidR="00BF5E00" w:rsidRPr="00247FB2" w:rsidRDefault="00BF5E00" w:rsidP="00255B9D">
            <w:pPr>
              <w:spacing w:before="60" w:after="60" w:line="240" w:lineRule="auto"/>
              <w:ind w:firstLineChars="0" w:firstLine="0"/>
              <w:jc w:val="center"/>
              <w:rPr>
                <w:sz w:val="22"/>
                <w:szCs w:val="22"/>
              </w:rPr>
            </w:pPr>
          </w:p>
        </w:tc>
        <w:tc>
          <w:tcPr>
            <w:tcW w:w="428" w:type="pct"/>
            <w:vAlign w:val="center"/>
          </w:tcPr>
          <w:p w14:paraId="2D52C0B1" w14:textId="3F255CD7" w:rsidR="00BF5E00" w:rsidRPr="00247FB2" w:rsidRDefault="006A01BC" w:rsidP="00255B9D">
            <w:pPr>
              <w:spacing w:before="60" w:after="60" w:line="240" w:lineRule="auto"/>
              <w:ind w:firstLineChars="0" w:firstLine="0"/>
              <w:jc w:val="center"/>
              <w:rPr>
                <w:sz w:val="22"/>
                <w:szCs w:val="22"/>
              </w:rPr>
            </w:pPr>
            <w:r>
              <w:rPr>
                <w:rFonts w:hint="eastAsia"/>
                <w:sz w:val="22"/>
                <w:szCs w:val="22"/>
              </w:rPr>
              <w:t>11.67</w:t>
            </w:r>
          </w:p>
        </w:tc>
        <w:tc>
          <w:tcPr>
            <w:tcW w:w="554" w:type="pct"/>
            <w:vAlign w:val="center"/>
          </w:tcPr>
          <w:p w14:paraId="5AB70C82" w14:textId="77777777"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71.05</w:t>
            </w:r>
          </w:p>
        </w:tc>
        <w:tc>
          <w:tcPr>
            <w:tcW w:w="554" w:type="pct"/>
            <w:vMerge/>
            <w:vAlign w:val="center"/>
          </w:tcPr>
          <w:p w14:paraId="3B67B8A2" w14:textId="77777777" w:rsidR="00BF5E00" w:rsidRPr="00247FB2"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247FB2" w:rsidRDefault="00BF5E00" w:rsidP="00255B9D">
            <w:pPr>
              <w:spacing w:before="60" w:after="60" w:line="240" w:lineRule="auto"/>
              <w:ind w:firstLineChars="0" w:firstLine="0"/>
              <w:jc w:val="center"/>
              <w:rPr>
                <w:sz w:val="22"/>
                <w:szCs w:val="22"/>
              </w:rPr>
            </w:pPr>
            <w:r w:rsidRPr="00247FB2">
              <w:rPr>
                <w:rFonts w:hint="eastAsia"/>
                <w:sz w:val="22"/>
                <w:szCs w:val="22"/>
              </w:rPr>
              <w:t>1.</w:t>
            </w:r>
            <w:r w:rsidR="0001102C">
              <w:rPr>
                <w:sz w:val="22"/>
                <w:szCs w:val="22"/>
              </w:rPr>
              <w:t>8</w:t>
            </w:r>
            <w:r w:rsidR="00A13716">
              <w:rPr>
                <w:rFonts w:hint="eastAsia"/>
                <w:sz w:val="22"/>
                <w:szCs w:val="22"/>
              </w:rPr>
              <w:t>9</w:t>
            </w:r>
          </w:p>
        </w:tc>
        <w:tc>
          <w:tcPr>
            <w:tcW w:w="554" w:type="pct"/>
            <w:vAlign w:val="center"/>
          </w:tcPr>
          <w:p w14:paraId="7A6EE72D" w14:textId="77777777" w:rsidR="00BF5E00" w:rsidRPr="00247FB2" w:rsidRDefault="00BF5E00" w:rsidP="00255B9D">
            <w:pPr>
              <w:spacing w:before="60" w:after="60" w:line="240" w:lineRule="auto"/>
              <w:ind w:firstLineChars="0" w:firstLine="0"/>
              <w:jc w:val="center"/>
              <w:rPr>
                <w:color w:val="000000"/>
                <w:sz w:val="22"/>
                <w:szCs w:val="22"/>
              </w:rPr>
            </w:pPr>
            <w:r w:rsidRPr="00247FB2">
              <w:rPr>
                <w:rFonts w:hint="eastAsia"/>
                <w:color w:val="000000"/>
                <w:sz w:val="22"/>
                <w:szCs w:val="22"/>
              </w:rPr>
              <w:t>52.31</w:t>
            </w:r>
          </w:p>
        </w:tc>
        <w:tc>
          <w:tcPr>
            <w:tcW w:w="554" w:type="pct"/>
            <w:vMerge/>
          </w:tcPr>
          <w:p w14:paraId="0BA79D6A" w14:textId="77777777" w:rsidR="00BF5E00" w:rsidRPr="00247FB2" w:rsidRDefault="00BF5E00" w:rsidP="00255B9D">
            <w:pPr>
              <w:spacing w:before="60" w:after="60" w:line="240" w:lineRule="auto"/>
              <w:ind w:firstLineChars="0" w:firstLine="0"/>
              <w:jc w:val="center"/>
              <w:rPr>
                <w:color w:val="000000"/>
                <w:sz w:val="22"/>
                <w:szCs w:val="22"/>
              </w:rPr>
            </w:pPr>
          </w:p>
        </w:tc>
        <w:tc>
          <w:tcPr>
            <w:tcW w:w="411" w:type="pct"/>
            <w:vAlign w:val="center"/>
          </w:tcPr>
          <w:p w14:paraId="384EACEC" w14:textId="1C8D8E4E" w:rsidR="00BF5E00" w:rsidRPr="00247FB2" w:rsidRDefault="00905A65" w:rsidP="00255B9D">
            <w:pPr>
              <w:spacing w:before="60" w:after="60" w:line="240" w:lineRule="auto"/>
              <w:ind w:firstLineChars="0" w:firstLine="0"/>
              <w:jc w:val="center"/>
              <w:rPr>
                <w:color w:val="000000"/>
                <w:sz w:val="22"/>
                <w:szCs w:val="22"/>
              </w:rPr>
            </w:pPr>
            <w:r>
              <w:rPr>
                <w:rFonts w:hint="eastAsia"/>
                <w:color w:val="000000"/>
                <w:sz w:val="22"/>
                <w:szCs w:val="22"/>
              </w:rPr>
              <w:t>49.46</w:t>
            </w:r>
          </w:p>
        </w:tc>
      </w:tr>
    </w:tbl>
    <w:p w14:paraId="52013FC0" w14:textId="517FEC6D" w:rsidR="007C6F83" w:rsidRDefault="00192F90" w:rsidP="008F7749">
      <w:pPr>
        <w:ind w:firstLine="480"/>
      </w:pPr>
      <w:bookmarkStart w:id="484" w:name="OLE_LINK288"/>
      <w:bookmarkEnd w:id="481"/>
      <w:bookmarkEnd w:id="482"/>
      <w:bookmarkEnd w:id="483"/>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D2B43">
        <w:rPr>
          <w:rFonts w:hint="eastAsia"/>
        </w:rPr>
        <w:t>表</w:t>
      </w:r>
      <w:r w:rsidR="006D2B43">
        <w:rPr>
          <w:rFonts w:hint="eastAsia"/>
        </w:rPr>
        <w:t xml:space="preserve">4.7 </w:t>
      </w:r>
      <w:r w:rsidR="007C6F83">
        <w:fldChar w:fldCharType="end"/>
      </w:r>
      <w:r w:rsidR="00A361A6">
        <w:t>可以看出</w:t>
      </w:r>
      <w:r w:rsidR="00A361A6">
        <w:rPr>
          <w:rFonts w:hint="eastAsia"/>
        </w:rPr>
        <w:t>，</w:t>
      </w:r>
      <w:bookmarkStart w:id="485" w:name="OLE_LINK317"/>
      <w:bookmarkStart w:id="486"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87" w:name="_Ref510452094"/>
      <w:bookmarkEnd w:id="484"/>
      <w:bookmarkEnd w:id="485"/>
      <w:bookmarkEnd w:id="486"/>
      <w:r>
        <w:t>各孔径正交</w:t>
      </w:r>
      <w:r w:rsidR="0092522E" w:rsidRPr="00247FB2">
        <w:t>铺层层合板的极限载荷计算结果和实验对比</w:t>
      </w:r>
      <w:bookmarkEnd w:id="48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Default="0092522E" w:rsidP="00AB4C50">
            <w:pPr>
              <w:spacing w:before="60" w:after="60" w:line="240" w:lineRule="auto"/>
              <w:ind w:firstLineChars="0" w:firstLine="0"/>
              <w:jc w:val="center"/>
              <w:rPr>
                <w:color w:val="000000"/>
                <w:sz w:val="18"/>
                <w:szCs w:val="18"/>
              </w:rPr>
            </w:pPr>
            <w:r w:rsidRPr="00247FB2">
              <w:rPr>
                <w:color w:val="000000"/>
                <w:sz w:val="18"/>
                <w:szCs w:val="18"/>
              </w:rPr>
              <w:t>计算</w:t>
            </w:r>
          </w:p>
          <w:p w14:paraId="0D6B7496" w14:textId="28D496AE" w:rsidR="0092522E" w:rsidRPr="00247FB2" w:rsidRDefault="0092522E" w:rsidP="00AB4C50">
            <w:pPr>
              <w:spacing w:before="60" w:after="60" w:line="240" w:lineRule="auto"/>
              <w:ind w:firstLineChars="0" w:firstLine="0"/>
              <w:jc w:val="center"/>
              <w:rPr>
                <w:color w:val="000000"/>
                <w:sz w:val="18"/>
                <w:szCs w:val="18"/>
              </w:rPr>
            </w:pPr>
            <w:r w:rsidRPr="00247FB2">
              <w:rPr>
                <w:color w:val="000000"/>
                <w:sz w:val="18"/>
                <w:szCs w:val="18"/>
              </w:rPr>
              <w:t>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53" w:type="pct"/>
            <w:vAlign w:val="center"/>
          </w:tcPr>
          <w:p w14:paraId="7EA56068" w14:textId="77777777" w:rsidR="009C2208" w:rsidRDefault="0092522E" w:rsidP="003568AE">
            <w:pPr>
              <w:spacing w:before="60" w:after="60" w:line="240" w:lineRule="auto"/>
              <w:ind w:firstLineChars="0" w:firstLine="0"/>
              <w:jc w:val="center"/>
              <w:rPr>
                <w:sz w:val="18"/>
                <w:szCs w:val="18"/>
              </w:rPr>
            </w:pPr>
            <w:r w:rsidRPr="00247FB2">
              <w:rPr>
                <w:sz w:val="18"/>
                <w:szCs w:val="18"/>
              </w:rPr>
              <w:t>实验</w:t>
            </w:r>
          </w:p>
          <w:p w14:paraId="182DF9D7" w14:textId="297075C3"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1C2B860E"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A40FA6B" w14:textId="5FA231FE" w:rsidR="008C5EE7" w:rsidRPr="00247FB2" w:rsidRDefault="008C5EE7" w:rsidP="003568AE">
            <w:pPr>
              <w:spacing w:before="60" w:after="60" w:line="240" w:lineRule="auto"/>
              <w:ind w:firstLineChars="0" w:firstLine="0"/>
              <w:jc w:val="center"/>
              <w:rPr>
                <w:sz w:val="18"/>
                <w:szCs w:val="18"/>
              </w:rPr>
            </w:pPr>
            <w:r>
              <w:rPr>
                <w:rFonts w:hint="eastAsia"/>
                <w:sz w:val="18"/>
                <w:szCs w:val="18"/>
              </w:rPr>
              <w:t>（</w:t>
            </w:r>
            <w:r>
              <w:rPr>
                <w:rFonts w:hint="eastAsia"/>
                <w:sz w:val="18"/>
                <w:szCs w:val="18"/>
              </w:rPr>
              <w:t>%</w:t>
            </w:r>
            <w:r>
              <w:rPr>
                <w:rFonts w:hint="eastAsia"/>
                <w:sz w:val="18"/>
                <w:szCs w:val="18"/>
              </w:rPr>
              <w:t>）</w:t>
            </w:r>
          </w:p>
        </w:tc>
        <w:tc>
          <w:tcPr>
            <w:tcW w:w="502" w:type="pct"/>
            <w:vAlign w:val="center"/>
          </w:tcPr>
          <w:p w14:paraId="20E6069E" w14:textId="77777777" w:rsidR="009F461E"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9D3C93E" w14:textId="3398A2E2"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25" w:type="pct"/>
            <w:vAlign w:val="center"/>
          </w:tcPr>
          <w:p w14:paraId="75EEDB67" w14:textId="77777777" w:rsidR="00325E82" w:rsidRDefault="0092522E" w:rsidP="003568AE">
            <w:pPr>
              <w:spacing w:before="60" w:after="60" w:line="240" w:lineRule="auto"/>
              <w:ind w:firstLineChars="0" w:firstLine="0"/>
              <w:jc w:val="center"/>
              <w:rPr>
                <w:sz w:val="18"/>
                <w:szCs w:val="18"/>
              </w:rPr>
            </w:pPr>
            <w:r w:rsidRPr="00247FB2">
              <w:rPr>
                <w:sz w:val="18"/>
                <w:szCs w:val="18"/>
              </w:rPr>
              <w:t>实验</w:t>
            </w:r>
          </w:p>
          <w:p w14:paraId="429F23D0" w14:textId="6763EB36"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15026B0F"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r w:rsidR="00C943A7" w:rsidRPr="00C943A7">
              <w:rPr>
                <w:rFonts w:hint="eastAsia"/>
                <w:sz w:val="18"/>
                <w:szCs w:val="18"/>
              </w:rPr>
              <w:t>（</w:t>
            </w:r>
            <w:r w:rsidR="00C943A7" w:rsidRPr="00C943A7">
              <w:rPr>
                <w:rFonts w:hint="eastAsia"/>
                <w:sz w:val="18"/>
                <w:szCs w:val="18"/>
              </w:rPr>
              <w:t>%</w:t>
            </w:r>
            <w:r w:rsidR="00C943A7" w:rsidRPr="00C943A7">
              <w:rPr>
                <w:rFonts w:hint="eastAsia"/>
                <w:sz w:val="18"/>
                <w:szCs w:val="18"/>
              </w:rPr>
              <w:t>）</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18D1C8DD"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59900D44" w14:textId="44E3584B" w:rsidR="00C943A7" w:rsidRPr="00F25E03" w:rsidRDefault="00293968" w:rsidP="003568AE">
            <w:pPr>
              <w:spacing w:before="60" w:after="60" w:line="240" w:lineRule="auto"/>
              <w:ind w:firstLineChars="0" w:firstLine="0"/>
              <w:jc w:val="center"/>
              <w:rPr>
                <w:color w:val="000000"/>
                <w:sz w:val="22"/>
                <w:szCs w:val="22"/>
              </w:rPr>
            </w:pPr>
            <w:r w:rsidRPr="00F25E03">
              <w:rPr>
                <w:color w:val="000000"/>
                <w:sz w:val="18"/>
                <w:szCs w:val="22"/>
              </w:rPr>
              <w:t>（</w:t>
            </w:r>
            <w:r w:rsidRPr="00F25E03">
              <w:rPr>
                <w:color w:val="000000"/>
                <w:sz w:val="18"/>
                <w:szCs w:val="22"/>
              </w:rPr>
              <w:t>%</w:t>
            </w:r>
            <w:r w:rsidRPr="00F25E03">
              <w:rPr>
                <w:color w:val="000000"/>
                <w:sz w:val="18"/>
                <w:szCs w:val="22"/>
              </w:rPr>
              <w:t>）</w:t>
            </w:r>
          </w:p>
        </w:tc>
      </w:tr>
      <w:tr w:rsidR="00AA6DD4" w:rsidRPr="00247FB2" w14:paraId="53B72C09" w14:textId="77777777" w:rsidTr="00D14083">
        <w:trPr>
          <w:jc w:val="center"/>
        </w:trPr>
        <w:tc>
          <w:tcPr>
            <w:tcW w:w="527" w:type="pct"/>
            <w:vAlign w:val="center"/>
          </w:tcPr>
          <w:p w14:paraId="50721FF9"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3FFF7704" w14:textId="454161AF"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4685B9C2" w14:textId="142C8099" w:rsidR="0092522E" w:rsidRPr="00247FB2" w:rsidRDefault="003818B6" w:rsidP="00664927">
            <w:pPr>
              <w:spacing w:before="60" w:after="60" w:line="240" w:lineRule="auto"/>
              <w:ind w:firstLineChars="0" w:firstLine="0"/>
              <w:jc w:val="center"/>
              <w:rPr>
                <w:sz w:val="22"/>
                <w:szCs w:val="22"/>
              </w:rPr>
            </w:pPr>
            <w:r>
              <w:rPr>
                <w:color w:val="000000"/>
                <w:sz w:val="22"/>
                <w:szCs w:val="22"/>
              </w:rPr>
              <w:t>52.11</w:t>
            </w:r>
          </w:p>
        </w:tc>
        <w:tc>
          <w:tcPr>
            <w:tcW w:w="453"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1F7A1CE9" w:rsidR="0092522E" w:rsidRPr="00247FB2" w:rsidRDefault="00783232" w:rsidP="00D14083">
            <w:pPr>
              <w:spacing w:before="60" w:after="60" w:line="240" w:lineRule="auto"/>
              <w:ind w:firstLineChars="0" w:firstLine="0"/>
              <w:jc w:val="center"/>
              <w:rPr>
                <w:sz w:val="22"/>
                <w:szCs w:val="22"/>
              </w:rPr>
            </w:pPr>
            <w:bookmarkStart w:id="488" w:name="OLE_LINK240"/>
            <w:bookmarkStart w:id="489" w:name="OLE_LINK241"/>
            <w:r>
              <w:rPr>
                <w:rFonts w:hint="eastAsia"/>
                <w:sz w:val="22"/>
                <w:szCs w:val="22"/>
              </w:rPr>
              <w:t>12.15</w:t>
            </w:r>
            <w:bookmarkEnd w:id="488"/>
            <w:bookmarkEnd w:id="489"/>
          </w:p>
        </w:tc>
        <w:tc>
          <w:tcPr>
            <w:tcW w:w="502" w:type="pct"/>
            <w:vAlign w:val="center"/>
          </w:tcPr>
          <w:p w14:paraId="4B612A16" w14:textId="3CFD1A0B" w:rsidR="0092522E" w:rsidRPr="00247FB2" w:rsidRDefault="000163FA" w:rsidP="00D14083">
            <w:pPr>
              <w:spacing w:before="60" w:after="60" w:line="240" w:lineRule="auto"/>
              <w:ind w:firstLineChars="0" w:firstLine="0"/>
              <w:jc w:val="center"/>
              <w:rPr>
                <w:sz w:val="22"/>
                <w:szCs w:val="22"/>
              </w:rPr>
            </w:pPr>
            <w:r>
              <w:rPr>
                <w:color w:val="000000"/>
                <w:sz w:val="22"/>
                <w:szCs w:val="22"/>
              </w:rPr>
              <w:t>43.30</w:t>
            </w:r>
          </w:p>
        </w:tc>
        <w:tc>
          <w:tcPr>
            <w:tcW w:w="425" w:type="pct"/>
            <w:vMerge w:val="restart"/>
            <w:vAlign w:val="center"/>
          </w:tcPr>
          <w:p w14:paraId="69987E62" w14:textId="37E4E298" w:rsidR="0092522E" w:rsidRPr="00247FB2" w:rsidRDefault="000163FA" w:rsidP="00D14083">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DEADE1B" w:rsidR="0092522E" w:rsidRPr="00247FB2" w:rsidRDefault="00A5263A" w:rsidP="00D14083">
            <w:pPr>
              <w:spacing w:before="60" w:after="60" w:line="240" w:lineRule="auto"/>
              <w:ind w:firstLineChars="0" w:firstLine="0"/>
              <w:jc w:val="center"/>
              <w:rPr>
                <w:sz w:val="22"/>
                <w:szCs w:val="22"/>
              </w:rPr>
            </w:pPr>
            <w:r>
              <w:rPr>
                <w:rFonts w:hint="eastAsia"/>
                <w:sz w:val="22"/>
                <w:szCs w:val="22"/>
              </w:rPr>
              <w:t>8.05</w:t>
            </w:r>
          </w:p>
        </w:tc>
        <w:tc>
          <w:tcPr>
            <w:tcW w:w="483" w:type="pct"/>
            <w:vAlign w:val="center"/>
          </w:tcPr>
          <w:p w14:paraId="0CDBD535" w14:textId="4471DA3A"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D14083">
            <w:pPr>
              <w:spacing w:before="60" w:after="60" w:line="240" w:lineRule="auto"/>
              <w:ind w:firstLineChars="0" w:firstLine="0"/>
              <w:jc w:val="center"/>
              <w:rPr>
                <w:sz w:val="22"/>
                <w:szCs w:val="22"/>
              </w:rPr>
            </w:pPr>
            <w:r>
              <w:rPr>
                <w:rFonts w:hint="eastAsia"/>
                <w:sz w:val="22"/>
                <w:szCs w:val="22"/>
              </w:rPr>
              <w:t>37.54</w:t>
            </w:r>
          </w:p>
        </w:tc>
        <w:tc>
          <w:tcPr>
            <w:tcW w:w="552" w:type="pct"/>
            <w:vAlign w:val="center"/>
          </w:tcPr>
          <w:p w14:paraId="4FC500A9" w14:textId="46579696"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35212A8A" w14:textId="46F65C7E"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515" w:type="pct"/>
            <w:vAlign w:val="center"/>
          </w:tcPr>
          <w:p w14:paraId="5469BEBB" w14:textId="0B096F94" w:rsidR="0092522E" w:rsidRPr="00247FB2" w:rsidRDefault="003818B6" w:rsidP="00664927">
            <w:pPr>
              <w:spacing w:before="60" w:after="60" w:line="240" w:lineRule="auto"/>
              <w:ind w:firstLineChars="0" w:firstLine="0"/>
              <w:jc w:val="center"/>
              <w:rPr>
                <w:sz w:val="22"/>
                <w:szCs w:val="22"/>
              </w:rPr>
            </w:pPr>
            <w:r>
              <w:rPr>
                <w:color w:val="000000"/>
                <w:sz w:val="22"/>
                <w:szCs w:val="22"/>
              </w:rPr>
              <w:t>53.01</w:t>
            </w:r>
          </w:p>
        </w:tc>
        <w:tc>
          <w:tcPr>
            <w:tcW w:w="453"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247FB2" w:rsidRDefault="00324E90" w:rsidP="00D14083">
            <w:pPr>
              <w:spacing w:before="60" w:after="60" w:line="240" w:lineRule="auto"/>
              <w:ind w:firstLineChars="0" w:firstLine="0"/>
              <w:jc w:val="center"/>
              <w:rPr>
                <w:sz w:val="22"/>
                <w:szCs w:val="22"/>
              </w:rPr>
            </w:pPr>
            <w:r>
              <w:rPr>
                <w:rFonts w:hint="eastAsia"/>
                <w:sz w:val="22"/>
                <w:szCs w:val="22"/>
              </w:rPr>
              <w:t>10.64</w:t>
            </w:r>
          </w:p>
        </w:tc>
        <w:tc>
          <w:tcPr>
            <w:tcW w:w="502" w:type="pct"/>
            <w:vAlign w:val="center"/>
          </w:tcPr>
          <w:p w14:paraId="578CB71F" w14:textId="3ADD546C" w:rsidR="0092522E" w:rsidRPr="00247FB2" w:rsidRDefault="000163FA" w:rsidP="00D14083">
            <w:pPr>
              <w:spacing w:before="60" w:after="60" w:line="240" w:lineRule="auto"/>
              <w:ind w:firstLineChars="0" w:firstLine="0"/>
              <w:jc w:val="center"/>
              <w:rPr>
                <w:sz w:val="22"/>
                <w:szCs w:val="22"/>
              </w:rPr>
            </w:pPr>
            <w:r>
              <w:rPr>
                <w:rFonts w:hint="eastAsia"/>
                <w:sz w:val="22"/>
                <w:szCs w:val="22"/>
              </w:rPr>
              <w:t>48.29</w:t>
            </w:r>
          </w:p>
        </w:tc>
        <w:tc>
          <w:tcPr>
            <w:tcW w:w="425" w:type="pct"/>
            <w:vMerge/>
            <w:vAlign w:val="center"/>
          </w:tcPr>
          <w:p w14:paraId="4C5A1081" w14:textId="77777777" w:rsidR="0092522E" w:rsidRPr="00247FB2"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247FB2" w:rsidRDefault="00A5263A" w:rsidP="00D14083">
            <w:pPr>
              <w:spacing w:before="60" w:after="60" w:line="240" w:lineRule="auto"/>
              <w:ind w:firstLineChars="0" w:firstLine="0"/>
              <w:jc w:val="center"/>
              <w:rPr>
                <w:sz w:val="22"/>
                <w:szCs w:val="22"/>
              </w:rPr>
            </w:pPr>
            <w:r>
              <w:rPr>
                <w:rFonts w:hint="eastAsia"/>
                <w:sz w:val="22"/>
                <w:szCs w:val="22"/>
              </w:rPr>
              <w:t>2.26</w:t>
            </w:r>
          </w:p>
        </w:tc>
        <w:tc>
          <w:tcPr>
            <w:tcW w:w="483" w:type="pct"/>
            <w:vAlign w:val="center"/>
          </w:tcPr>
          <w:p w14:paraId="1DC2CA99" w14:textId="153F8F0B"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8.90</w:t>
            </w:r>
          </w:p>
        </w:tc>
        <w:tc>
          <w:tcPr>
            <w:tcW w:w="469" w:type="pct"/>
            <w:vMerge/>
            <w:vAlign w:val="center"/>
          </w:tcPr>
          <w:p w14:paraId="54E31ABC" w14:textId="77777777" w:rsidR="0092522E" w:rsidRPr="00247FB2"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247FB2" w:rsidRDefault="00985476" w:rsidP="00D14083">
            <w:pPr>
              <w:spacing w:before="60" w:after="60" w:line="240" w:lineRule="auto"/>
              <w:ind w:firstLineChars="0" w:firstLine="0"/>
              <w:jc w:val="center"/>
              <w:rPr>
                <w:color w:val="000000"/>
                <w:sz w:val="22"/>
                <w:szCs w:val="22"/>
              </w:rPr>
            </w:pPr>
            <w:r>
              <w:rPr>
                <w:rFonts w:hint="eastAsia"/>
                <w:color w:val="000000"/>
                <w:sz w:val="22"/>
                <w:szCs w:val="22"/>
              </w:rPr>
              <w:t>3.62</w:t>
            </w:r>
          </w:p>
        </w:tc>
      </w:tr>
    </w:tbl>
    <w:p w14:paraId="5B5C34F1" w14:textId="77777777" w:rsidR="00A94F10" w:rsidRDefault="00A94F10" w:rsidP="00FE5732">
      <w:pPr>
        <w:ind w:firstLine="480"/>
      </w:pPr>
      <w:bookmarkStart w:id="490"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D2B43">
        <w:rPr>
          <w:rFonts w:hint="eastAsia"/>
        </w:rPr>
        <w:t>表</w:t>
      </w:r>
      <w:r w:rsidR="006D2B43">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491" w:name="_Ref510452096"/>
      <w:bookmarkStart w:id="492" w:name="OLE_LINK257"/>
      <w:bookmarkStart w:id="493" w:name="OLE_LINK258"/>
      <w:bookmarkEnd w:id="490"/>
      <w:r>
        <w:t>各孔径角</w:t>
      </w:r>
      <w:r w:rsidR="0092522E" w:rsidRPr="00247FB2">
        <w:t>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60"/>
        <w:gridCol w:w="849"/>
        <w:gridCol w:w="853"/>
        <w:gridCol w:w="849"/>
        <w:gridCol w:w="851"/>
        <w:gridCol w:w="849"/>
        <w:gridCol w:w="867"/>
        <w:gridCol w:w="976"/>
        <w:gridCol w:w="851"/>
        <w:gridCol w:w="853"/>
      </w:tblGrid>
      <w:tr w:rsidR="0092522E" w:rsidRPr="00247FB2" w14:paraId="0A0B0691" w14:textId="77777777" w:rsidTr="00D53C3A">
        <w:trPr>
          <w:jc w:val="center"/>
        </w:trPr>
        <w:tc>
          <w:tcPr>
            <w:tcW w:w="647" w:type="pct"/>
            <w:vMerge w:val="restart"/>
            <w:vAlign w:val="center"/>
          </w:tcPr>
          <w:p w14:paraId="3D7E7442" w14:textId="4A9877CF" w:rsidR="0092522E" w:rsidRPr="00247FB2" w:rsidRDefault="0092522E" w:rsidP="00C86351">
            <w:pPr>
              <w:spacing w:before="60" w:after="60" w:line="240" w:lineRule="auto"/>
              <w:ind w:firstLineChars="0" w:firstLine="0"/>
              <w:rPr>
                <w:sz w:val="22"/>
                <w:szCs w:val="22"/>
              </w:rPr>
            </w:pPr>
            <w:bookmarkStart w:id="494" w:name="OLE_LINK259"/>
            <w:bookmarkStart w:id="495" w:name="OLE_LINK260"/>
            <w:r w:rsidRPr="00247FB2">
              <w:rPr>
                <w:rFonts w:hint="eastAsia"/>
              </w:rPr>
              <w:t>[</w:t>
            </w:r>
            <w:r w:rsidR="00C86351">
              <w:t>45/</w:t>
            </w:r>
            <w:r w:rsidR="007272AA">
              <w:rPr>
                <w:rFonts w:hint="eastAsia"/>
              </w:rPr>
              <w:t>-</w:t>
            </w:r>
            <w:r w:rsidR="00A24BCB">
              <w:t>45</w:t>
            </w:r>
            <w:r w:rsidRPr="00247FB2">
              <w:rPr>
                <w:rFonts w:hint="eastAsia"/>
              </w:rPr>
              <w:t>]</w:t>
            </w:r>
            <w:r w:rsidR="00A24BCB">
              <w:rPr>
                <w:vertAlign w:val="subscript"/>
              </w:rPr>
              <w:t>5</w:t>
            </w:r>
          </w:p>
        </w:tc>
        <w:tc>
          <w:tcPr>
            <w:tcW w:w="1424"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33"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D53C3A">
        <w:trPr>
          <w:jc w:val="center"/>
        </w:trPr>
        <w:tc>
          <w:tcPr>
            <w:tcW w:w="647"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4" w:type="pct"/>
            <w:vAlign w:val="center"/>
          </w:tcPr>
          <w:p w14:paraId="3C0C2FA5" w14:textId="77777777" w:rsidR="00EC0B1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4854441" w14:textId="3A8C953F"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6" w:type="pct"/>
            <w:vAlign w:val="center"/>
          </w:tcPr>
          <w:p w14:paraId="3E467697" w14:textId="77777777" w:rsidR="00EC0B11" w:rsidRDefault="0092522E" w:rsidP="003568AE">
            <w:pPr>
              <w:spacing w:before="60" w:after="60" w:line="240" w:lineRule="auto"/>
              <w:ind w:firstLineChars="0" w:firstLine="0"/>
              <w:jc w:val="center"/>
              <w:rPr>
                <w:sz w:val="18"/>
                <w:szCs w:val="18"/>
              </w:rPr>
            </w:pPr>
            <w:r w:rsidRPr="00247FB2">
              <w:rPr>
                <w:sz w:val="18"/>
                <w:szCs w:val="18"/>
              </w:rPr>
              <w:t>实验</w:t>
            </w:r>
          </w:p>
          <w:p w14:paraId="05015BF1" w14:textId="30405D7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74" w:type="pct"/>
            <w:vAlign w:val="center"/>
          </w:tcPr>
          <w:p w14:paraId="304F6E0F"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EE9B464" w14:textId="5958CF42" w:rsidR="00EC0B11" w:rsidRPr="00EC0B11" w:rsidRDefault="00EC0B11"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75" w:type="pct"/>
            <w:vAlign w:val="center"/>
          </w:tcPr>
          <w:p w14:paraId="6921C52E"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36BA0D10" w14:textId="4F96619B"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4" w:type="pct"/>
            <w:vAlign w:val="center"/>
          </w:tcPr>
          <w:p w14:paraId="572B66BA"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367DF575" w14:textId="3710CB3B"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4" w:type="pct"/>
            <w:vAlign w:val="center"/>
          </w:tcPr>
          <w:p w14:paraId="28D590E2"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086AA4AC" w14:textId="2423ED1E" w:rsidR="006E34FA" w:rsidRPr="00247FB2" w:rsidRDefault="006E34FA"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545" w:type="pct"/>
            <w:vAlign w:val="center"/>
          </w:tcPr>
          <w:p w14:paraId="1A517239" w14:textId="77777777" w:rsidR="00C86351"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w:t>
            </w:r>
          </w:p>
          <w:p w14:paraId="7E3C0D22" w14:textId="4197BBBD"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5" w:type="pct"/>
            <w:vAlign w:val="center"/>
          </w:tcPr>
          <w:p w14:paraId="750A22FD" w14:textId="77777777" w:rsidR="00C86351" w:rsidRDefault="0092522E" w:rsidP="003568AE">
            <w:pPr>
              <w:spacing w:before="60" w:after="60" w:line="240" w:lineRule="auto"/>
              <w:ind w:firstLineChars="0" w:firstLine="0"/>
              <w:jc w:val="center"/>
              <w:rPr>
                <w:sz w:val="18"/>
                <w:szCs w:val="18"/>
              </w:rPr>
            </w:pPr>
            <w:r w:rsidRPr="00247FB2">
              <w:rPr>
                <w:sz w:val="18"/>
                <w:szCs w:val="18"/>
              </w:rPr>
              <w:t>实验</w:t>
            </w:r>
          </w:p>
          <w:p w14:paraId="44CD944D" w14:textId="20ED423E" w:rsidR="0092522E" w:rsidRPr="00247FB2" w:rsidRDefault="0092522E" w:rsidP="003568AE">
            <w:pPr>
              <w:spacing w:before="60" w:after="60" w:line="240" w:lineRule="auto"/>
              <w:ind w:firstLineChars="0" w:firstLine="0"/>
              <w:jc w:val="center"/>
              <w:rPr>
                <w:sz w:val="18"/>
                <w:szCs w:val="18"/>
              </w:rPr>
            </w:pPr>
            <w:r w:rsidRPr="00247FB2">
              <w:rPr>
                <w:sz w:val="18"/>
                <w:szCs w:val="18"/>
              </w:rPr>
              <w:t>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76" w:type="pct"/>
            <w:vAlign w:val="center"/>
          </w:tcPr>
          <w:p w14:paraId="114C6886" w14:textId="77777777" w:rsidR="0092522E" w:rsidRDefault="0092522E" w:rsidP="003568AE">
            <w:pPr>
              <w:spacing w:before="60" w:after="60" w:line="240" w:lineRule="auto"/>
              <w:ind w:firstLineChars="0" w:firstLine="0"/>
              <w:jc w:val="center"/>
              <w:rPr>
                <w:sz w:val="18"/>
                <w:szCs w:val="18"/>
              </w:rPr>
            </w:pPr>
            <w:r w:rsidRPr="00247FB2">
              <w:rPr>
                <w:sz w:val="18"/>
                <w:szCs w:val="18"/>
              </w:rPr>
              <w:t>误差</w:t>
            </w:r>
          </w:p>
          <w:p w14:paraId="4816D75E" w14:textId="3B52A13D" w:rsidR="006E34FA" w:rsidRPr="00247FB2" w:rsidRDefault="006E34FA"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EE1F26" w:rsidRPr="00247FB2" w14:paraId="62C765C4" w14:textId="77777777" w:rsidTr="00D53C3A">
        <w:trPr>
          <w:jc w:val="center"/>
        </w:trPr>
        <w:tc>
          <w:tcPr>
            <w:tcW w:w="647" w:type="pct"/>
            <w:vAlign w:val="center"/>
          </w:tcPr>
          <w:p w14:paraId="49130197"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线性</w:t>
            </w:r>
          </w:p>
          <w:p w14:paraId="5092DAF0" w14:textId="7930D91D"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2CE61157" w14:textId="2C43AECE" w:rsidR="0092522E" w:rsidRPr="00247FB2" w:rsidRDefault="00522133" w:rsidP="00FD0A5C">
            <w:pPr>
              <w:spacing w:before="60" w:after="60" w:line="240" w:lineRule="auto"/>
              <w:ind w:firstLineChars="0" w:firstLine="0"/>
              <w:jc w:val="center"/>
              <w:rPr>
                <w:sz w:val="22"/>
                <w:szCs w:val="22"/>
              </w:rPr>
            </w:pPr>
            <w:r>
              <w:rPr>
                <w:color w:val="000000"/>
                <w:sz w:val="22"/>
                <w:szCs w:val="22"/>
              </w:rPr>
              <w:t>21.46</w:t>
            </w:r>
          </w:p>
        </w:tc>
        <w:tc>
          <w:tcPr>
            <w:tcW w:w="476" w:type="pct"/>
            <w:vMerge w:val="restart"/>
            <w:vAlign w:val="center"/>
          </w:tcPr>
          <w:p w14:paraId="1133FC84" w14:textId="2055B6E6" w:rsidR="0092522E" w:rsidRPr="00247FB2" w:rsidRDefault="000320AD" w:rsidP="00FD0A5C">
            <w:pPr>
              <w:spacing w:before="60" w:after="60" w:line="240" w:lineRule="auto"/>
              <w:ind w:firstLineChars="0" w:firstLine="0"/>
              <w:jc w:val="center"/>
              <w:rPr>
                <w:sz w:val="22"/>
                <w:szCs w:val="22"/>
              </w:rPr>
            </w:pPr>
            <w:r>
              <w:rPr>
                <w:rFonts w:hint="eastAsia"/>
                <w:sz w:val="22"/>
                <w:szCs w:val="22"/>
              </w:rPr>
              <w:t>28.72</w:t>
            </w:r>
          </w:p>
        </w:tc>
        <w:tc>
          <w:tcPr>
            <w:tcW w:w="474" w:type="pct"/>
            <w:vAlign w:val="center"/>
          </w:tcPr>
          <w:p w14:paraId="126B197D" w14:textId="68FDBBFD" w:rsidR="0092522E" w:rsidRPr="00247FB2" w:rsidRDefault="003373BD" w:rsidP="00FD0A5C">
            <w:pPr>
              <w:spacing w:before="60" w:after="60" w:line="240" w:lineRule="auto"/>
              <w:ind w:firstLineChars="0" w:firstLine="0"/>
              <w:jc w:val="center"/>
              <w:rPr>
                <w:sz w:val="22"/>
                <w:szCs w:val="22"/>
              </w:rPr>
            </w:pPr>
            <w:r>
              <w:rPr>
                <w:rFonts w:hint="eastAsia"/>
                <w:sz w:val="22"/>
                <w:szCs w:val="22"/>
              </w:rPr>
              <w:t>25.28</w:t>
            </w:r>
          </w:p>
        </w:tc>
        <w:tc>
          <w:tcPr>
            <w:tcW w:w="475" w:type="pct"/>
            <w:vAlign w:val="center"/>
          </w:tcPr>
          <w:p w14:paraId="31BD9977" w14:textId="5A41BDA6" w:rsidR="0092522E" w:rsidRPr="00247FB2" w:rsidRDefault="00D031D8" w:rsidP="00FD0A5C">
            <w:pPr>
              <w:spacing w:before="60" w:after="60" w:line="240" w:lineRule="auto"/>
              <w:ind w:firstLineChars="0" w:firstLine="0"/>
              <w:jc w:val="center"/>
              <w:rPr>
                <w:sz w:val="22"/>
                <w:szCs w:val="22"/>
              </w:rPr>
            </w:pPr>
            <w:r>
              <w:rPr>
                <w:color w:val="000000"/>
                <w:sz w:val="22"/>
                <w:szCs w:val="22"/>
              </w:rPr>
              <w:t>17</w:t>
            </w:r>
            <w:r w:rsidR="0092522E" w:rsidRPr="00247FB2">
              <w:rPr>
                <w:color w:val="000000"/>
                <w:sz w:val="22"/>
                <w:szCs w:val="22"/>
              </w:rPr>
              <w:t>.00</w:t>
            </w:r>
          </w:p>
        </w:tc>
        <w:tc>
          <w:tcPr>
            <w:tcW w:w="474" w:type="pct"/>
            <w:vMerge w:val="restart"/>
            <w:vAlign w:val="center"/>
          </w:tcPr>
          <w:p w14:paraId="51B547E4" w14:textId="316E4A7A" w:rsidR="0092522E" w:rsidRPr="00247FB2" w:rsidRDefault="00D031D8" w:rsidP="00FD0A5C">
            <w:pPr>
              <w:spacing w:before="60" w:after="60" w:line="240" w:lineRule="auto"/>
              <w:ind w:firstLineChars="0" w:firstLine="0"/>
              <w:jc w:val="center"/>
              <w:rPr>
                <w:sz w:val="22"/>
                <w:szCs w:val="22"/>
              </w:rPr>
            </w:pPr>
            <w:r>
              <w:rPr>
                <w:rFonts w:hint="eastAsia"/>
                <w:sz w:val="22"/>
                <w:szCs w:val="22"/>
              </w:rPr>
              <w:t>23.79</w:t>
            </w:r>
          </w:p>
        </w:tc>
        <w:tc>
          <w:tcPr>
            <w:tcW w:w="484" w:type="pct"/>
            <w:vAlign w:val="center"/>
          </w:tcPr>
          <w:p w14:paraId="3293D19E" w14:textId="3B0755CD" w:rsidR="0092522E" w:rsidRPr="00247FB2" w:rsidRDefault="00D031D8" w:rsidP="00FD0A5C">
            <w:pPr>
              <w:spacing w:before="60" w:after="60" w:line="240" w:lineRule="auto"/>
              <w:ind w:firstLineChars="0" w:firstLine="0"/>
              <w:jc w:val="center"/>
              <w:rPr>
                <w:sz w:val="22"/>
                <w:szCs w:val="22"/>
              </w:rPr>
            </w:pPr>
            <w:r>
              <w:rPr>
                <w:rFonts w:hint="eastAsia"/>
                <w:sz w:val="22"/>
                <w:szCs w:val="22"/>
              </w:rPr>
              <w:t>28.5</w:t>
            </w:r>
            <w:r w:rsidR="006B0F8D">
              <w:rPr>
                <w:sz w:val="22"/>
                <w:szCs w:val="22"/>
              </w:rPr>
              <w:t>4</w:t>
            </w:r>
          </w:p>
        </w:tc>
        <w:tc>
          <w:tcPr>
            <w:tcW w:w="545" w:type="pct"/>
            <w:vAlign w:val="center"/>
          </w:tcPr>
          <w:p w14:paraId="6BDD616E" w14:textId="7FC6B0AC" w:rsidR="0092522E" w:rsidRPr="00247FB2" w:rsidRDefault="000434D3" w:rsidP="00FD0A5C">
            <w:pPr>
              <w:spacing w:before="60" w:after="60" w:line="240" w:lineRule="auto"/>
              <w:ind w:firstLineChars="0" w:firstLine="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5" w:type="pct"/>
            <w:vMerge w:val="restart"/>
            <w:vAlign w:val="center"/>
          </w:tcPr>
          <w:p w14:paraId="26EF9A4B" w14:textId="0BFD10DB" w:rsidR="0092522E" w:rsidRPr="00247FB2" w:rsidRDefault="005C425F" w:rsidP="00FD0A5C">
            <w:pPr>
              <w:spacing w:before="60" w:after="60" w:line="240" w:lineRule="auto"/>
              <w:ind w:firstLineChars="0" w:firstLine="0"/>
              <w:jc w:val="center"/>
              <w:rPr>
                <w:sz w:val="22"/>
                <w:szCs w:val="22"/>
              </w:rPr>
            </w:pPr>
            <w:r>
              <w:rPr>
                <w:rFonts w:hint="eastAsia"/>
                <w:sz w:val="22"/>
                <w:szCs w:val="22"/>
              </w:rPr>
              <w:t>17.60</w:t>
            </w:r>
          </w:p>
        </w:tc>
        <w:tc>
          <w:tcPr>
            <w:tcW w:w="476" w:type="pct"/>
            <w:vAlign w:val="center"/>
          </w:tcPr>
          <w:p w14:paraId="50FF0749" w14:textId="1DD9A439" w:rsidR="0092522E" w:rsidRPr="00247FB2" w:rsidRDefault="00B60795" w:rsidP="00FD0A5C">
            <w:pPr>
              <w:spacing w:before="60" w:after="60" w:line="240" w:lineRule="auto"/>
              <w:ind w:firstLineChars="0" w:firstLine="0"/>
              <w:jc w:val="center"/>
              <w:rPr>
                <w:color w:val="000000"/>
                <w:sz w:val="22"/>
                <w:szCs w:val="22"/>
              </w:rPr>
            </w:pPr>
            <w:r>
              <w:rPr>
                <w:rFonts w:hint="eastAsia"/>
                <w:color w:val="000000"/>
                <w:sz w:val="22"/>
                <w:szCs w:val="22"/>
              </w:rPr>
              <w:t>27.61</w:t>
            </w:r>
          </w:p>
        </w:tc>
      </w:tr>
      <w:tr w:rsidR="00EE1F26" w:rsidRPr="00247FB2" w14:paraId="68C48672" w14:textId="77777777" w:rsidTr="00D53C3A">
        <w:trPr>
          <w:jc w:val="center"/>
        </w:trPr>
        <w:tc>
          <w:tcPr>
            <w:tcW w:w="647" w:type="pct"/>
            <w:vAlign w:val="center"/>
          </w:tcPr>
          <w:p w14:paraId="620636E1" w14:textId="77777777" w:rsidR="00C86351" w:rsidRDefault="0092522E" w:rsidP="003568AE">
            <w:pPr>
              <w:spacing w:before="60" w:after="60" w:line="240" w:lineRule="auto"/>
              <w:ind w:firstLineChars="0" w:firstLine="0"/>
              <w:jc w:val="center"/>
              <w:rPr>
                <w:sz w:val="18"/>
                <w:szCs w:val="18"/>
              </w:rPr>
            </w:pPr>
            <w:r w:rsidRPr="00247FB2">
              <w:rPr>
                <w:rFonts w:hint="eastAsia"/>
                <w:sz w:val="18"/>
                <w:szCs w:val="18"/>
              </w:rPr>
              <w:t>指数</w:t>
            </w:r>
          </w:p>
          <w:p w14:paraId="1697FFC6" w14:textId="23742DA2"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退化</w:t>
            </w:r>
          </w:p>
        </w:tc>
        <w:tc>
          <w:tcPr>
            <w:tcW w:w="474" w:type="pct"/>
            <w:vAlign w:val="center"/>
          </w:tcPr>
          <w:p w14:paraId="603C1429" w14:textId="7CF30E11" w:rsidR="0092522E" w:rsidRPr="00247FB2" w:rsidRDefault="00522133" w:rsidP="00FD0A5C">
            <w:pPr>
              <w:spacing w:before="60" w:after="60" w:line="240" w:lineRule="auto"/>
              <w:ind w:firstLineChars="0" w:firstLine="0"/>
              <w:jc w:val="center"/>
              <w:rPr>
                <w:sz w:val="22"/>
                <w:szCs w:val="22"/>
              </w:rPr>
            </w:pPr>
            <w:r>
              <w:rPr>
                <w:color w:val="000000"/>
                <w:sz w:val="22"/>
                <w:szCs w:val="22"/>
              </w:rPr>
              <w:t>25.86</w:t>
            </w:r>
          </w:p>
        </w:tc>
        <w:tc>
          <w:tcPr>
            <w:tcW w:w="476" w:type="pct"/>
            <w:vMerge/>
            <w:vAlign w:val="center"/>
          </w:tcPr>
          <w:p w14:paraId="7BDE62CD" w14:textId="77777777" w:rsidR="0092522E" w:rsidRPr="00247FB2"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247FB2" w:rsidRDefault="00A6671F" w:rsidP="00FD0A5C">
            <w:pPr>
              <w:spacing w:before="60" w:after="60" w:line="240" w:lineRule="auto"/>
              <w:ind w:firstLineChars="0" w:firstLine="0"/>
              <w:jc w:val="center"/>
              <w:rPr>
                <w:sz w:val="22"/>
                <w:szCs w:val="22"/>
              </w:rPr>
            </w:pPr>
            <w:r>
              <w:rPr>
                <w:rFonts w:hint="eastAsia"/>
                <w:sz w:val="22"/>
                <w:szCs w:val="22"/>
              </w:rPr>
              <w:t>9.96</w:t>
            </w:r>
          </w:p>
        </w:tc>
        <w:tc>
          <w:tcPr>
            <w:tcW w:w="475" w:type="pct"/>
            <w:vAlign w:val="center"/>
          </w:tcPr>
          <w:p w14:paraId="0298C7D7" w14:textId="7A0AD9CD" w:rsidR="0092522E" w:rsidRPr="00247FB2" w:rsidRDefault="00D031D8" w:rsidP="00FD0A5C">
            <w:pPr>
              <w:spacing w:before="60" w:after="60" w:line="240" w:lineRule="auto"/>
              <w:ind w:firstLineChars="0" w:firstLine="0"/>
              <w:jc w:val="center"/>
              <w:rPr>
                <w:sz w:val="22"/>
                <w:szCs w:val="22"/>
              </w:rPr>
            </w:pPr>
            <w:r>
              <w:rPr>
                <w:rFonts w:hint="eastAsia"/>
                <w:sz w:val="22"/>
                <w:szCs w:val="22"/>
              </w:rPr>
              <w:t>20.56</w:t>
            </w:r>
          </w:p>
        </w:tc>
        <w:tc>
          <w:tcPr>
            <w:tcW w:w="474" w:type="pct"/>
            <w:vMerge/>
            <w:vAlign w:val="center"/>
          </w:tcPr>
          <w:p w14:paraId="3A373FCC" w14:textId="77777777" w:rsidR="0092522E" w:rsidRPr="00247FB2"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247FB2" w:rsidRDefault="0033454B" w:rsidP="00FD0A5C">
            <w:pPr>
              <w:spacing w:before="60" w:after="60" w:line="240" w:lineRule="auto"/>
              <w:ind w:firstLineChars="0" w:firstLine="0"/>
              <w:jc w:val="center"/>
              <w:rPr>
                <w:sz w:val="22"/>
                <w:szCs w:val="22"/>
              </w:rPr>
            </w:pPr>
            <w:r>
              <w:rPr>
                <w:rFonts w:hint="eastAsia"/>
                <w:sz w:val="22"/>
                <w:szCs w:val="22"/>
              </w:rPr>
              <w:t>13.58</w:t>
            </w:r>
          </w:p>
        </w:tc>
        <w:tc>
          <w:tcPr>
            <w:tcW w:w="545" w:type="pct"/>
            <w:vAlign w:val="center"/>
          </w:tcPr>
          <w:p w14:paraId="6C7A606A" w14:textId="7E46BE44" w:rsidR="0092522E" w:rsidRPr="00247FB2" w:rsidRDefault="00657A0A" w:rsidP="00FD0A5C">
            <w:pPr>
              <w:spacing w:before="60" w:after="60" w:line="240" w:lineRule="auto"/>
              <w:ind w:firstLineChars="0" w:firstLine="0"/>
              <w:jc w:val="center"/>
              <w:rPr>
                <w:color w:val="000000"/>
                <w:sz w:val="22"/>
                <w:szCs w:val="22"/>
              </w:rPr>
            </w:pPr>
            <w:r>
              <w:rPr>
                <w:rFonts w:hint="eastAsia"/>
                <w:color w:val="000000"/>
                <w:sz w:val="22"/>
                <w:szCs w:val="22"/>
              </w:rPr>
              <w:t>15.05</w:t>
            </w:r>
          </w:p>
        </w:tc>
        <w:tc>
          <w:tcPr>
            <w:tcW w:w="475" w:type="pct"/>
            <w:vMerge/>
            <w:vAlign w:val="center"/>
          </w:tcPr>
          <w:p w14:paraId="2DD1B5D3" w14:textId="77777777" w:rsidR="0092522E" w:rsidRPr="00247FB2"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247FB2" w:rsidRDefault="0054217A" w:rsidP="00FD0A5C">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bookmarkEnd w:id="492"/>
      <w:bookmarkEnd w:id="493"/>
      <w:bookmarkEnd w:id="494"/>
      <w:bookmarkEnd w:id="495"/>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D2B43">
        <w:rPr>
          <w:rFonts w:hint="eastAsia"/>
        </w:rPr>
        <w:t>表</w:t>
      </w:r>
      <w:r w:rsidR="006D2B43">
        <w:rPr>
          <w:rFonts w:hint="eastAsia"/>
        </w:rPr>
        <w:t xml:space="preserve">4.9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496" w:name="_Ref510527382"/>
      <w:r>
        <w:rPr>
          <w:rFonts w:hint="eastAsia"/>
        </w:rPr>
        <w:t>孔径宽度比和极限载荷关系图</w:t>
      </w:r>
      <w:bookmarkEnd w:id="496"/>
    </w:p>
    <w:p w14:paraId="112BC861" w14:textId="2E64B244" w:rsidR="00CC769F" w:rsidRDefault="00CC769F" w:rsidP="00395F4E">
      <w:pPr>
        <w:ind w:firstLine="480"/>
      </w:pPr>
      <w:r>
        <w:fldChar w:fldCharType="begin"/>
      </w:r>
      <w:r>
        <w:instrText xml:space="preserve"> REF _Ref510527382 \r \h </w:instrText>
      </w:r>
      <w:r>
        <w:fldChar w:fldCharType="separate"/>
      </w:r>
      <w:r w:rsidR="006D2B43">
        <w:rPr>
          <w:rFonts w:hint="eastAsia"/>
        </w:rPr>
        <w:t>图</w:t>
      </w:r>
      <w:r w:rsidR="006D2B43">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497" w:name="_Toc511909739"/>
      <w:r>
        <w:t>初始失效载荷</w:t>
      </w:r>
      <w:bookmarkEnd w:id="497"/>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498" w:name="_Ref510615526"/>
      <w:r>
        <w:rPr>
          <w:rFonts w:hint="eastAsia"/>
        </w:rPr>
        <w:t>孔径宽度比和初始失效载荷关系图</w:t>
      </w:r>
      <w:bookmarkEnd w:id="498"/>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D2B43">
        <w:rPr>
          <w:rFonts w:hint="eastAsia"/>
        </w:rPr>
        <w:t>图</w:t>
      </w:r>
      <w:r w:rsidR="006D2B43">
        <w:rPr>
          <w:rFonts w:hint="eastAsia"/>
        </w:rPr>
        <w:t xml:space="preserve">4.30 </w:t>
      </w:r>
      <w:r>
        <w:fldChar w:fldCharType="end"/>
      </w:r>
      <w:bookmarkStart w:id="499"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00" w:name="OLE_LINK325"/>
      <w:bookmarkEnd w:id="499"/>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00"/>
    </w:p>
    <w:p w14:paraId="2164DFF5" w14:textId="55C703D0" w:rsidR="0043089C" w:rsidRDefault="0043089C" w:rsidP="003257AF">
      <w:pPr>
        <w:pStyle w:val="2"/>
      </w:pPr>
      <w:bookmarkStart w:id="501" w:name="_Ref511308355"/>
      <w:bookmarkStart w:id="502" w:name="_Toc511909740"/>
      <w:r>
        <w:t>考虑剪切非线性后的角</w:t>
      </w:r>
      <w:r w:rsidR="006C18AB">
        <w:t>对称</w:t>
      </w:r>
      <w:r>
        <w:t>铺层层合板失效</w:t>
      </w:r>
      <w:bookmarkEnd w:id="501"/>
      <w:bookmarkEnd w:id="502"/>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D2B43">
        <w:t xml:space="preserve">4.4.1 </w:t>
      </w:r>
      <w:r>
        <w:fldChar w:fldCharType="end"/>
      </w:r>
      <w:r>
        <w:t>节</w:t>
      </w:r>
      <w:r w:rsidR="00AB4C50">
        <w:t>的</w:t>
      </w:r>
      <w:r>
        <w:fldChar w:fldCharType="begin"/>
      </w:r>
      <w:r>
        <w:instrText xml:space="preserve"> REF _Ref510447985 \r \h </w:instrText>
      </w:r>
      <w:r>
        <w:fldChar w:fldCharType="separate"/>
      </w:r>
      <w:r w:rsidR="006D2B43">
        <w:rPr>
          <w:rFonts w:hint="eastAsia"/>
        </w:rPr>
        <w:t>图</w:t>
      </w:r>
      <w:r w:rsidR="006D2B43">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D2B43">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fldSimple w:instr=" REF ZEqnNum360633 \* Charformat \! \* MERGEFORMAT ">
        <w:r w:rsidR="006D2B43" w:rsidRPr="00247FB2">
          <w:instrText>(</w:instrText>
        </w:r>
        <w:r w:rsidR="006D2B43">
          <w:instrText>2</w:instrText>
        </w:r>
        <w:r w:rsidR="006D2B43" w:rsidRPr="00247FB2">
          <w:instrText>.</w:instrText>
        </w:r>
        <w:r w:rsidR="006D2B43">
          <w:instrText>17</w:instrText>
        </w:r>
        <w:r w:rsidR="006D2B43"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D2B43">
        <w:rPr>
          <w:rFonts w:hint="eastAsia"/>
        </w:rPr>
        <w:t>图</w:t>
      </w:r>
      <w:r w:rsidR="006D2B43">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03"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03"/>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D2B43">
        <w:rPr>
          <w:rFonts w:hint="eastAsia"/>
        </w:rPr>
        <w:t>图</w:t>
      </w:r>
      <w:r w:rsidR="006D2B43">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04" w:name="OLE_LINK297"/>
      <w:r>
        <w:rPr>
          <w:rFonts w:hint="eastAsia"/>
        </w:rPr>
        <w:t>算出的不</w:t>
      </w:r>
      <w:bookmarkEnd w:id="504"/>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05"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05"/>
    </w:p>
    <w:p w14:paraId="6156F6A6" w14:textId="6D903B1F" w:rsidR="00384715" w:rsidRDefault="009C7BA0" w:rsidP="007636DC">
      <w:pPr>
        <w:ind w:firstLine="480"/>
      </w:pPr>
      <w:r>
        <w:fldChar w:fldCharType="begin"/>
      </w:r>
      <w:r>
        <w:instrText xml:space="preserve"> REF _Ref510452175 \r \h </w:instrText>
      </w:r>
      <w:r>
        <w:fldChar w:fldCharType="separate"/>
      </w:r>
      <w:r w:rsidR="006D2B43">
        <w:rPr>
          <w:rFonts w:hint="eastAsia"/>
        </w:rPr>
        <w:t>表</w:t>
      </w:r>
      <w:r w:rsidR="006D2B43">
        <w:rPr>
          <w:rFonts w:hint="eastAsia"/>
        </w:rPr>
        <w:t xml:space="preserve">4.10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06"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06"/>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394"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0F2E3F5E" w14:textId="7AE44828"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12" w:type="pct"/>
            <w:vAlign w:val="center"/>
          </w:tcPr>
          <w:p w14:paraId="22B12A7B"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E34EB8B" w14:textId="01B78595"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39595E7"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A9064CA" w14:textId="3069A4F4" w:rsidR="009D2F0E" w:rsidRPr="00247FB2" w:rsidRDefault="009D2F0E" w:rsidP="003568AE">
            <w:pPr>
              <w:spacing w:before="60" w:after="60" w:line="240" w:lineRule="auto"/>
              <w:ind w:firstLineChars="0" w:firstLine="0"/>
              <w:jc w:val="center"/>
              <w:rPr>
                <w:sz w:val="18"/>
                <w:szCs w:val="18"/>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88C50E2"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0778163" w14:textId="3A07F14E"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5DC109D6" w14:textId="77777777" w:rsidR="009D2F0E" w:rsidRDefault="005B6965" w:rsidP="003568AE">
            <w:pPr>
              <w:spacing w:before="60" w:after="60" w:line="240" w:lineRule="auto"/>
              <w:ind w:firstLineChars="0" w:firstLine="0"/>
              <w:jc w:val="center"/>
              <w:rPr>
                <w:sz w:val="18"/>
                <w:szCs w:val="18"/>
              </w:rPr>
            </w:pPr>
            <w:r w:rsidRPr="00247FB2">
              <w:rPr>
                <w:sz w:val="18"/>
                <w:szCs w:val="18"/>
              </w:rPr>
              <w:t>实验</w:t>
            </w:r>
          </w:p>
          <w:p w14:paraId="723246F6" w14:textId="51A3420A" w:rsidR="005B6965" w:rsidRPr="00247FB2" w:rsidRDefault="005B6965" w:rsidP="003568AE">
            <w:pPr>
              <w:spacing w:before="60" w:after="60" w:line="240" w:lineRule="auto"/>
              <w:ind w:firstLineChars="0" w:firstLine="0"/>
              <w:jc w:val="center"/>
              <w:rPr>
                <w:sz w:val="18"/>
                <w:szCs w:val="18"/>
              </w:rPr>
            </w:pPr>
            <w:r w:rsidRPr="00247FB2">
              <w:rPr>
                <w:sz w:val="18"/>
                <w:szCs w:val="18"/>
              </w:rPr>
              <w:t>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50E35486"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6194500C" w14:textId="3BD9CC61" w:rsidR="00165CA2" w:rsidRPr="00247FB2" w:rsidRDefault="00165CA2" w:rsidP="003568AE">
            <w:pPr>
              <w:spacing w:before="60" w:after="60" w:line="240" w:lineRule="auto"/>
              <w:ind w:firstLineChars="0" w:firstLine="0"/>
              <w:jc w:val="center"/>
              <w:rPr>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c>
          <w:tcPr>
            <w:tcW w:w="482" w:type="pct"/>
            <w:vAlign w:val="center"/>
          </w:tcPr>
          <w:p w14:paraId="7F2957AA" w14:textId="77777777" w:rsidR="009D2F0E"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w:t>
            </w:r>
          </w:p>
          <w:p w14:paraId="11CFC1F7" w14:textId="70151362"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2D826C59" w14:textId="77777777" w:rsidR="005B6965" w:rsidRDefault="005B6965" w:rsidP="003568AE">
            <w:pPr>
              <w:spacing w:before="60" w:after="60" w:line="240" w:lineRule="auto"/>
              <w:ind w:firstLineChars="0" w:firstLine="0"/>
              <w:jc w:val="center"/>
              <w:rPr>
                <w:sz w:val="18"/>
                <w:szCs w:val="18"/>
              </w:rPr>
            </w:pPr>
            <w:r w:rsidRPr="00247FB2">
              <w:rPr>
                <w:sz w:val="18"/>
                <w:szCs w:val="18"/>
              </w:rPr>
              <w:t>误差</w:t>
            </w:r>
          </w:p>
          <w:p w14:paraId="75BAA844" w14:textId="7F835444" w:rsidR="00165CA2" w:rsidRPr="00247FB2" w:rsidRDefault="00165CA2" w:rsidP="003568AE">
            <w:pPr>
              <w:spacing w:before="60" w:after="60" w:line="240" w:lineRule="auto"/>
              <w:ind w:firstLineChars="0" w:firstLine="0"/>
              <w:jc w:val="center"/>
              <w:rPr>
                <w:color w:val="000000"/>
                <w:sz w:val="22"/>
                <w:szCs w:val="22"/>
              </w:rPr>
            </w:pPr>
            <w:r w:rsidRPr="00C943A7">
              <w:rPr>
                <w:rFonts w:hint="eastAsia"/>
                <w:sz w:val="18"/>
                <w:szCs w:val="18"/>
              </w:rPr>
              <w:t>（</w:t>
            </w:r>
            <w:r w:rsidRPr="00C943A7">
              <w:rPr>
                <w:rFonts w:hint="eastAsia"/>
                <w:sz w:val="18"/>
                <w:szCs w:val="18"/>
              </w:rPr>
              <w:t>%</w:t>
            </w:r>
            <w:r w:rsidRPr="00C943A7">
              <w:rPr>
                <w:rFonts w:hint="eastAsia"/>
                <w:sz w:val="18"/>
                <w:szCs w:val="18"/>
              </w:rPr>
              <w:t>）</w:t>
            </w:r>
          </w:p>
        </w:tc>
      </w:tr>
      <w:tr w:rsidR="0044655E" w:rsidRPr="00247FB2" w14:paraId="2DB119CF" w14:textId="77777777" w:rsidTr="00187FF7">
        <w:trPr>
          <w:jc w:val="center"/>
        </w:trPr>
        <w:tc>
          <w:tcPr>
            <w:tcW w:w="647"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74" w:type="pct"/>
            <w:vAlign w:val="center"/>
          </w:tcPr>
          <w:p w14:paraId="3653C963" w14:textId="26A7372A" w:rsidR="0044655E" w:rsidRPr="00247FB2" w:rsidRDefault="0044655E" w:rsidP="00730EAA">
            <w:pPr>
              <w:spacing w:before="60" w:after="60" w:line="240" w:lineRule="auto"/>
              <w:ind w:firstLineChars="0" w:firstLine="0"/>
              <w:jc w:val="center"/>
              <w:rPr>
                <w:sz w:val="22"/>
                <w:szCs w:val="22"/>
              </w:rPr>
            </w:pPr>
            <w:r>
              <w:rPr>
                <w:color w:val="000000"/>
                <w:sz w:val="22"/>
                <w:szCs w:val="22"/>
              </w:rPr>
              <w:t>25.86</w:t>
            </w:r>
          </w:p>
        </w:tc>
        <w:tc>
          <w:tcPr>
            <w:tcW w:w="412" w:type="pct"/>
            <w:vMerge w:val="restart"/>
            <w:vAlign w:val="center"/>
          </w:tcPr>
          <w:p w14:paraId="4761BACC"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4B921451" w:rsidR="0044655E" w:rsidRPr="00247FB2" w:rsidRDefault="0044655E" w:rsidP="00730EAA">
            <w:pPr>
              <w:spacing w:before="60" w:after="60" w:line="240" w:lineRule="auto"/>
              <w:ind w:firstLineChars="0" w:firstLine="0"/>
              <w:jc w:val="center"/>
              <w:rPr>
                <w:sz w:val="22"/>
                <w:szCs w:val="22"/>
              </w:rPr>
            </w:pPr>
            <w:r>
              <w:rPr>
                <w:rFonts w:hint="eastAsia"/>
                <w:sz w:val="22"/>
                <w:szCs w:val="22"/>
              </w:rPr>
              <w:t>9.96</w:t>
            </w:r>
          </w:p>
        </w:tc>
        <w:tc>
          <w:tcPr>
            <w:tcW w:w="482" w:type="pct"/>
            <w:vAlign w:val="center"/>
          </w:tcPr>
          <w:p w14:paraId="65BAAFDE" w14:textId="58C11C0B" w:rsidR="0044655E" w:rsidRPr="00247FB2" w:rsidRDefault="0044655E" w:rsidP="00730EAA">
            <w:pPr>
              <w:spacing w:before="60" w:after="60" w:line="240" w:lineRule="auto"/>
              <w:ind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068FB5FF" w:rsidR="0044655E" w:rsidRPr="00247FB2" w:rsidRDefault="0044655E" w:rsidP="00730EAA">
            <w:pPr>
              <w:spacing w:before="60" w:after="60" w:line="240" w:lineRule="auto"/>
              <w:ind w:firstLineChars="0" w:firstLine="0"/>
              <w:jc w:val="center"/>
              <w:rPr>
                <w:sz w:val="22"/>
                <w:szCs w:val="22"/>
              </w:rPr>
            </w:pPr>
            <w:r>
              <w:rPr>
                <w:rFonts w:hint="eastAsia"/>
                <w:sz w:val="22"/>
                <w:szCs w:val="22"/>
              </w:rPr>
              <w:t>13.58</w:t>
            </w:r>
          </w:p>
        </w:tc>
        <w:tc>
          <w:tcPr>
            <w:tcW w:w="482" w:type="pct"/>
            <w:vAlign w:val="center"/>
          </w:tcPr>
          <w:p w14:paraId="0590883C" w14:textId="7B80C9E4"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730EAA">
            <w:pPr>
              <w:spacing w:before="60" w:after="60" w:line="240" w:lineRule="auto"/>
              <w:ind w:firstLineChars="0" w:firstLine="0"/>
              <w:jc w:val="center"/>
              <w:rPr>
                <w:sz w:val="22"/>
                <w:szCs w:val="22"/>
              </w:rPr>
            </w:pPr>
            <w:r>
              <w:rPr>
                <w:rFonts w:hint="eastAsia"/>
                <w:sz w:val="22"/>
                <w:szCs w:val="22"/>
              </w:rPr>
              <w:t>17.60</w:t>
            </w:r>
          </w:p>
        </w:tc>
        <w:tc>
          <w:tcPr>
            <w:tcW w:w="552" w:type="pct"/>
            <w:vAlign w:val="center"/>
          </w:tcPr>
          <w:p w14:paraId="35A59E27" w14:textId="56ED3BC2" w:rsidR="0044655E" w:rsidRPr="00247FB2" w:rsidRDefault="0044655E" w:rsidP="00730EAA">
            <w:pPr>
              <w:spacing w:before="60" w:after="60" w:line="240" w:lineRule="auto"/>
              <w:ind w:firstLineChars="0" w:firstLine="0"/>
              <w:jc w:val="center"/>
              <w:rPr>
                <w:color w:val="000000"/>
                <w:sz w:val="22"/>
                <w:szCs w:val="22"/>
              </w:rPr>
            </w:pPr>
            <w:r>
              <w:rPr>
                <w:rFonts w:hint="eastAsia"/>
                <w:color w:val="000000"/>
                <w:sz w:val="22"/>
                <w:szCs w:val="22"/>
              </w:rPr>
              <w:t>14</w:t>
            </w:r>
            <w:r>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507" w:name="_Hlk510268327"/>
            <w:r>
              <w:rPr>
                <w:rFonts w:hint="eastAsia"/>
                <w:sz w:val="18"/>
                <w:szCs w:val="18"/>
              </w:rPr>
              <w:t>使用剪切非线性</w:t>
            </w:r>
          </w:p>
        </w:tc>
        <w:tc>
          <w:tcPr>
            <w:tcW w:w="474" w:type="pct"/>
            <w:vAlign w:val="center"/>
          </w:tcPr>
          <w:p w14:paraId="3EB1CDD2" w14:textId="2A926CE3" w:rsidR="0044655E" w:rsidRPr="00247FB2" w:rsidRDefault="00D65348" w:rsidP="00730EAA">
            <w:pPr>
              <w:spacing w:before="60" w:after="60" w:line="240" w:lineRule="auto"/>
              <w:ind w:firstLineChars="0" w:firstLine="0"/>
              <w:jc w:val="center"/>
              <w:rPr>
                <w:sz w:val="22"/>
                <w:szCs w:val="22"/>
              </w:rPr>
            </w:pPr>
            <w:r>
              <w:rPr>
                <w:rFonts w:hint="eastAsia"/>
                <w:sz w:val="22"/>
                <w:szCs w:val="22"/>
              </w:rPr>
              <w:t>26.81</w:t>
            </w:r>
          </w:p>
        </w:tc>
        <w:tc>
          <w:tcPr>
            <w:tcW w:w="412" w:type="pct"/>
            <w:vMerge/>
            <w:vAlign w:val="center"/>
          </w:tcPr>
          <w:p w14:paraId="4631C895" w14:textId="77777777" w:rsidR="0044655E" w:rsidRPr="00247FB2"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247FB2" w:rsidRDefault="00730EAA" w:rsidP="00730EAA">
            <w:pPr>
              <w:spacing w:before="60" w:after="60" w:line="240" w:lineRule="auto"/>
              <w:ind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730EAA">
            <w:pPr>
              <w:spacing w:before="60" w:after="60" w:line="240" w:lineRule="auto"/>
              <w:ind w:firstLineChars="0" w:firstLine="0"/>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247FB2" w:rsidRDefault="00607423" w:rsidP="00730EAA">
            <w:pPr>
              <w:spacing w:before="60" w:after="60" w:line="240" w:lineRule="auto"/>
              <w:ind w:firstLineChars="0" w:firstLine="0"/>
              <w:jc w:val="center"/>
              <w:rPr>
                <w:sz w:val="22"/>
                <w:szCs w:val="22"/>
              </w:rPr>
            </w:pPr>
            <w:r>
              <w:rPr>
                <w:rFonts w:hint="eastAsia"/>
                <w:sz w:val="22"/>
                <w:szCs w:val="22"/>
              </w:rPr>
              <w:t>10.0</w:t>
            </w:r>
            <w:r>
              <w:rPr>
                <w:sz w:val="22"/>
                <w:szCs w:val="22"/>
              </w:rPr>
              <w:t>9</w:t>
            </w:r>
          </w:p>
        </w:tc>
        <w:tc>
          <w:tcPr>
            <w:tcW w:w="482" w:type="pct"/>
            <w:vAlign w:val="center"/>
          </w:tcPr>
          <w:p w14:paraId="2CC0C5A1" w14:textId="37A1B4FC" w:rsidR="0044655E" w:rsidRPr="00247FB2" w:rsidRDefault="00575B95" w:rsidP="00730EAA">
            <w:pPr>
              <w:spacing w:before="60" w:after="60" w:line="240" w:lineRule="auto"/>
              <w:ind w:firstLineChars="0" w:firstLine="0"/>
              <w:jc w:val="center"/>
              <w:rPr>
                <w:color w:val="000000"/>
                <w:sz w:val="22"/>
                <w:szCs w:val="22"/>
              </w:rPr>
            </w:pPr>
            <w:r>
              <w:rPr>
                <w:rFonts w:hint="eastAsia"/>
                <w:color w:val="000000"/>
                <w:sz w:val="22"/>
                <w:szCs w:val="22"/>
              </w:rPr>
              <w:t>16.01</w:t>
            </w:r>
          </w:p>
        </w:tc>
        <w:tc>
          <w:tcPr>
            <w:tcW w:w="403" w:type="pct"/>
            <w:vMerge/>
            <w:vAlign w:val="center"/>
          </w:tcPr>
          <w:p w14:paraId="7A6A796B" w14:textId="77777777" w:rsidR="0044655E" w:rsidRPr="00247FB2"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247FB2" w:rsidRDefault="00730EAA" w:rsidP="00730EAA">
            <w:pPr>
              <w:spacing w:before="60" w:after="60" w:line="240" w:lineRule="auto"/>
              <w:ind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508" w:name="_Toc482018071"/>
      <w:bookmarkStart w:id="509" w:name="_Toc511909741"/>
      <w:bookmarkEnd w:id="507"/>
      <w:r w:rsidRPr="00247FB2">
        <w:rPr>
          <w:rFonts w:hint="eastAsia"/>
        </w:rPr>
        <w:t>本章小结</w:t>
      </w:r>
      <w:bookmarkEnd w:id="508"/>
      <w:bookmarkEnd w:id="509"/>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10" w:name="_Toc511909742"/>
      <w:r w:rsidRPr="00247FB2">
        <w:rPr>
          <w:rFonts w:hint="eastAsia"/>
        </w:rPr>
        <w:lastRenderedPageBreak/>
        <w:t>总结与展望</w:t>
      </w:r>
      <w:bookmarkEnd w:id="510"/>
    </w:p>
    <w:p w14:paraId="77772C4A" w14:textId="639D20F0" w:rsidR="00BA1896" w:rsidRPr="00247FB2" w:rsidRDefault="00BA1896" w:rsidP="00BA1896">
      <w:pPr>
        <w:pStyle w:val="2"/>
      </w:pPr>
      <w:bookmarkStart w:id="511" w:name="_Toc511909743"/>
      <w:r w:rsidRPr="00247FB2">
        <w:rPr>
          <w:rFonts w:hint="eastAsia"/>
        </w:rPr>
        <w:t>全文总结</w:t>
      </w:r>
      <w:bookmarkEnd w:id="511"/>
    </w:p>
    <w:p w14:paraId="344F80C5" w14:textId="2A67D9F4" w:rsidR="00216B57" w:rsidRPr="00247FB2" w:rsidRDefault="009C4651" w:rsidP="00931BDD">
      <w:pPr>
        <w:ind w:firstLine="480"/>
      </w:pPr>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12" w:name="_Toc482018074"/>
      <w:bookmarkStart w:id="513" w:name="_Toc511909744"/>
      <w:r w:rsidRPr="00247FB2">
        <w:rPr>
          <w:rFonts w:hint="eastAsia"/>
        </w:rPr>
        <w:t>展望</w:t>
      </w:r>
      <w:bookmarkEnd w:id="512"/>
      <w:bookmarkEnd w:id="513"/>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14" w:name="_Toc511909745"/>
      <w:r w:rsidRPr="00247FB2">
        <w:rPr>
          <w:rFonts w:hint="eastAsia"/>
          <w:color w:val="auto"/>
        </w:rPr>
        <w:lastRenderedPageBreak/>
        <w:t>参考文献</w:t>
      </w:r>
      <w:bookmarkEnd w:id="514"/>
    </w:p>
    <w:p w14:paraId="42C7CC5A" w14:textId="77777777" w:rsidR="00FC0F4B" w:rsidRPr="00FC0F4B" w:rsidRDefault="00131DE7" w:rsidP="00375718">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FC0F4B" w:rsidRPr="00FC0F4B">
        <w:t>[1]</w:t>
      </w:r>
      <w:r w:rsidR="00FC0F4B" w:rsidRPr="00FC0F4B">
        <w:tab/>
      </w:r>
      <w:r w:rsidR="00FC0F4B" w:rsidRPr="00FC0F4B">
        <w:t>沈观林</w:t>
      </w:r>
      <w:r w:rsidR="00FC0F4B" w:rsidRPr="00FC0F4B">
        <w:t xml:space="preserve">, </w:t>
      </w:r>
      <w:r w:rsidR="00FC0F4B" w:rsidRPr="00FC0F4B">
        <w:t>胡更开</w:t>
      </w:r>
      <w:r w:rsidR="00FC0F4B" w:rsidRPr="00FC0F4B">
        <w:t xml:space="preserve">, </w:t>
      </w:r>
      <w:r w:rsidR="00FC0F4B" w:rsidRPr="00FC0F4B">
        <w:t>刘彬</w:t>
      </w:r>
      <w:r w:rsidR="00FC0F4B" w:rsidRPr="00FC0F4B">
        <w:t xml:space="preserve">. </w:t>
      </w:r>
      <w:r w:rsidR="00FC0F4B" w:rsidRPr="00FC0F4B">
        <w:t>复合材料力学</w:t>
      </w:r>
      <w:r w:rsidR="00FC0F4B" w:rsidRPr="00FC0F4B">
        <w:t>.</w:t>
      </w:r>
      <w:r w:rsidR="00FC0F4B" w:rsidRPr="00FC0F4B">
        <w:t>第</w:t>
      </w:r>
      <w:r w:rsidR="00FC0F4B" w:rsidRPr="00FC0F4B">
        <w:t>2</w:t>
      </w:r>
      <w:r w:rsidR="00FC0F4B" w:rsidRPr="00FC0F4B">
        <w:t>版</w:t>
      </w:r>
      <w:r w:rsidR="00FC0F4B" w:rsidRPr="00FC0F4B">
        <w:t xml:space="preserve"> [M]. </w:t>
      </w:r>
      <w:r w:rsidR="00FC0F4B" w:rsidRPr="00FC0F4B">
        <w:t>清华大学出版社</w:t>
      </w:r>
      <w:r w:rsidR="00FC0F4B" w:rsidRPr="00FC0F4B">
        <w:t>, 2013.</w:t>
      </w:r>
    </w:p>
    <w:p w14:paraId="015EFE88" w14:textId="77777777" w:rsidR="00FC0F4B" w:rsidRPr="00FC0F4B" w:rsidRDefault="00FC0F4B" w:rsidP="00375718">
      <w:pPr>
        <w:pStyle w:val="8"/>
        <w:ind w:left="567" w:hanging="567"/>
      </w:pPr>
      <w:r w:rsidRPr="00FC0F4B">
        <w:t>[2]</w:t>
      </w:r>
      <w:r w:rsidRPr="00FC0F4B">
        <w:tab/>
      </w:r>
      <w:r w:rsidRPr="00FC0F4B">
        <w:t>杜善义</w:t>
      </w:r>
      <w:r w:rsidRPr="00FC0F4B">
        <w:t xml:space="preserve">, </w:t>
      </w:r>
      <w:r w:rsidRPr="00FC0F4B">
        <w:t>关志东</w:t>
      </w:r>
      <w:r w:rsidRPr="00FC0F4B">
        <w:t xml:space="preserve">. </w:t>
      </w:r>
      <w:r w:rsidRPr="00FC0F4B">
        <w:t>我国大型客机先进复合材料技术应对策略思考</w:t>
      </w:r>
      <w:r w:rsidRPr="00FC0F4B">
        <w:t xml:space="preserve"> [J]. </w:t>
      </w:r>
      <w:r w:rsidRPr="00FC0F4B">
        <w:t>复合材料学报</w:t>
      </w:r>
      <w:r w:rsidRPr="00FC0F4B">
        <w:t>, 2008, 25(1): 5-.</w:t>
      </w:r>
    </w:p>
    <w:p w14:paraId="15BC67FC" w14:textId="77777777" w:rsidR="00FC0F4B" w:rsidRPr="00FC0F4B" w:rsidRDefault="00FC0F4B" w:rsidP="00375718">
      <w:pPr>
        <w:pStyle w:val="8"/>
        <w:ind w:left="567" w:hanging="567"/>
      </w:pPr>
      <w:r w:rsidRPr="00FC0F4B">
        <w:t>[3]</w:t>
      </w:r>
      <w:r w:rsidRPr="00FC0F4B">
        <w:tab/>
      </w:r>
      <w:r w:rsidRPr="00FC0F4B">
        <w:t>鲁云</w:t>
      </w:r>
      <w:r w:rsidRPr="00FC0F4B">
        <w:t xml:space="preserve">. </w:t>
      </w:r>
      <w:r w:rsidRPr="00FC0F4B">
        <w:t>先进复合材料</w:t>
      </w:r>
      <w:r w:rsidRPr="00FC0F4B">
        <w:t xml:space="preserve"> [M]. </w:t>
      </w:r>
      <w:r w:rsidRPr="00FC0F4B">
        <w:t>机械工业出版社</w:t>
      </w:r>
      <w:r w:rsidRPr="00FC0F4B">
        <w:t>, 2004.</w:t>
      </w:r>
    </w:p>
    <w:p w14:paraId="5F868BBF" w14:textId="77777777" w:rsidR="00FC0F4B" w:rsidRPr="00FC0F4B" w:rsidRDefault="00FC0F4B" w:rsidP="00375718">
      <w:pPr>
        <w:pStyle w:val="8"/>
        <w:ind w:left="567" w:hanging="567"/>
      </w:pPr>
      <w:r w:rsidRPr="00FC0F4B">
        <w:t>[4]</w:t>
      </w:r>
      <w:r w:rsidRPr="00FC0F4B">
        <w:tab/>
        <w:t>Awerbuch J, Madhukar M S. Notched Strength of Composite Laminates: Predictions and Experiments--A Review [J]. Journal of Reinforced Plastics &amp; Composites, 1985, 4(1): 3-159.</w:t>
      </w:r>
    </w:p>
    <w:p w14:paraId="2E4FB8DC" w14:textId="77777777" w:rsidR="00FC0F4B" w:rsidRPr="00FC0F4B" w:rsidRDefault="00FC0F4B" w:rsidP="00375718">
      <w:pPr>
        <w:pStyle w:val="8"/>
        <w:ind w:left="567" w:hanging="567"/>
      </w:pPr>
      <w:r w:rsidRPr="00FC0F4B">
        <w:t>[5]</w:t>
      </w:r>
      <w:r w:rsidRPr="00FC0F4B">
        <w:tab/>
        <w:t>Whitney J M, Nuismer R J. Stress Fracture Criteria for Laminated Composites Containing Stress Concentrations [J]. Journal of Composite Materials, 1974, 8(3): 253-65.</w:t>
      </w:r>
    </w:p>
    <w:p w14:paraId="3175B6BA" w14:textId="77777777" w:rsidR="00FC0F4B" w:rsidRPr="00FC0F4B" w:rsidRDefault="00FC0F4B" w:rsidP="00375718">
      <w:pPr>
        <w:pStyle w:val="8"/>
        <w:ind w:left="567" w:hanging="567"/>
      </w:pPr>
      <w:r w:rsidRPr="00FC0F4B">
        <w:t>[6]</w:t>
      </w:r>
      <w:r w:rsidRPr="00FC0F4B">
        <w:tab/>
        <w:t>Aronsson C G. Strength of carbon/epoxy laminates with countersunk hole [J]. Composite Structures, 1993, 24(4): 283-9.</w:t>
      </w:r>
    </w:p>
    <w:p w14:paraId="0AAC0E62" w14:textId="77777777" w:rsidR="00FC0F4B" w:rsidRPr="00FC0F4B" w:rsidRDefault="00FC0F4B" w:rsidP="00375718">
      <w:pPr>
        <w:pStyle w:val="8"/>
        <w:ind w:left="567" w:hanging="567"/>
      </w:pPr>
      <w:r w:rsidRPr="00FC0F4B">
        <w:t>[7]</w:t>
      </w:r>
      <w:r w:rsidRPr="00FC0F4B">
        <w:tab/>
        <w:t>Ochoa O O, Reddy J N. Finite Element Analysis of Composite Laminates [J]. Nasa Sti/recon Technical Report A, 1992, 94(1): 37-109.</w:t>
      </w:r>
    </w:p>
    <w:p w14:paraId="3B6A3D8E" w14:textId="77777777" w:rsidR="00FC0F4B" w:rsidRPr="00FC0F4B" w:rsidRDefault="00FC0F4B" w:rsidP="00375718">
      <w:pPr>
        <w:pStyle w:val="8"/>
        <w:ind w:left="567" w:hanging="567"/>
      </w:pPr>
      <w:r w:rsidRPr="00FC0F4B">
        <w:t>[8]</w:t>
      </w:r>
      <w:r w:rsidRPr="00FC0F4B">
        <w:tab/>
      </w:r>
      <w:r w:rsidRPr="00FC0F4B">
        <w:t>黄争鸣</w:t>
      </w:r>
      <w:r w:rsidRPr="00FC0F4B">
        <w:t xml:space="preserve">, </w:t>
      </w:r>
      <w:r w:rsidRPr="00FC0F4B">
        <w:t>张华山</w:t>
      </w:r>
      <w:r w:rsidRPr="00FC0F4B">
        <w:t xml:space="preserve">. </w:t>
      </w:r>
      <w:r w:rsidRPr="00FC0F4B">
        <w:t>纤维增强复合材料强度理论的研究现状与发展趋势</w:t>
      </w:r>
      <w:r w:rsidRPr="00FC0F4B">
        <w:t>——"</w:t>
      </w:r>
      <w:r w:rsidRPr="00FC0F4B">
        <w:t>破坏分析奥运会</w:t>
      </w:r>
      <w:r w:rsidRPr="00FC0F4B">
        <w:t>"</w:t>
      </w:r>
      <w:r w:rsidRPr="00FC0F4B">
        <w:t>评估综述</w:t>
      </w:r>
      <w:r w:rsidRPr="00FC0F4B">
        <w:t xml:space="preserve"> [J]. </w:t>
      </w:r>
      <w:r w:rsidRPr="00FC0F4B">
        <w:t>力学进展</w:t>
      </w:r>
      <w:r w:rsidRPr="00FC0F4B">
        <w:t>, 2007, 37(1): 80-98.</w:t>
      </w:r>
    </w:p>
    <w:p w14:paraId="1E551ADC" w14:textId="77777777" w:rsidR="00FC0F4B" w:rsidRPr="00FC0F4B" w:rsidRDefault="00FC0F4B" w:rsidP="00375718">
      <w:pPr>
        <w:pStyle w:val="8"/>
        <w:ind w:left="567" w:hanging="567"/>
      </w:pPr>
      <w:r w:rsidRPr="00FC0F4B">
        <w:t>[9]</w:t>
      </w:r>
      <w:r w:rsidRPr="00FC0F4B">
        <w:tab/>
        <w:t>Tsai S W, Wu E M. A General Theory of Strength for Anisotropic Materials [J]. Journal of Composite Materials, 1971, 5(1): 58-80.</w:t>
      </w:r>
    </w:p>
    <w:p w14:paraId="72055648" w14:textId="77777777" w:rsidR="00FC0F4B" w:rsidRPr="00FC0F4B" w:rsidRDefault="00FC0F4B" w:rsidP="00375718">
      <w:pPr>
        <w:pStyle w:val="8"/>
        <w:ind w:left="567" w:hanging="567"/>
      </w:pPr>
      <w:r w:rsidRPr="00FC0F4B">
        <w:t>[10]</w:t>
      </w:r>
      <w:r w:rsidRPr="00FC0F4B">
        <w:tab/>
        <w:t>Hashin Z, Rotem A. FATIGUE FAILURE CRITERION FOR FIBER REINFORCED MATERIALS [J]. Journal of Composite Materials, 1973, 7(OCT): 448-64.</w:t>
      </w:r>
    </w:p>
    <w:p w14:paraId="2E4E939F" w14:textId="77777777" w:rsidR="00FC0F4B" w:rsidRPr="00FC0F4B" w:rsidRDefault="00FC0F4B" w:rsidP="00375718">
      <w:pPr>
        <w:pStyle w:val="8"/>
        <w:ind w:left="567" w:hanging="567"/>
      </w:pPr>
      <w:r w:rsidRPr="00FC0F4B">
        <w:t>[11]</w:t>
      </w:r>
      <w:r w:rsidRPr="00FC0F4B">
        <w:tab/>
        <w:t>Puck A, Schürmann H. Failure analysis of FRP laminates by means of physically based phenomenological models [J]. Composites Science &amp; Technology, 2002, 62(12–13): 1633-62.</w:t>
      </w:r>
    </w:p>
    <w:p w14:paraId="6FE51D16" w14:textId="77777777" w:rsidR="00FC0F4B" w:rsidRPr="00FC0F4B" w:rsidRDefault="00FC0F4B" w:rsidP="00375718">
      <w:pPr>
        <w:pStyle w:val="8"/>
        <w:ind w:left="567" w:hanging="567"/>
      </w:pPr>
      <w:r w:rsidRPr="00FC0F4B">
        <w:t>[12]</w:t>
      </w:r>
      <w:r w:rsidRPr="00FC0F4B">
        <w:tab/>
        <w:t xml:space="preserve">Murray Y, Schwer L. IMPLEMENTATION AND VERIFICATION OF FIBER-COMPOSITE DAMAGE MODELS, FAILURE CRITERIA AND ANALYSIS IN DYNAMIC RESPONSE [J]. </w:t>
      </w:r>
      <w:r w:rsidRPr="00FC0F4B">
        <w:t>牙体牙髓牙周病学杂志</w:t>
      </w:r>
      <w:r w:rsidRPr="00FC0F4B">
        <w:t>, 1998, 4): 275-6.</w:t>
      </w:r>
    </w:p>
    <w:p w14:paraId="2A052170" w14:textId="77777777" w:rsidR="00FC0F4B" w:rsidRPr="00FC0F4B" w:rsidRDefault="00FC0F4B" w:rsidP="00375718">
      <w:pPr>
        <w:pStyle w:val="8"/>
        <w:ind w:left="567" w:hanging="567"/>
      </w:pPr>
      <w:r w:rsidRPr="00FC0F4B">
        <w:t>[13]</w:t>
      </w:r>
      <w:r w:rsidRPr="00FC0F4B">
        <w:tab/>
        <w:t>Krajcinovic D K. Continuum damage mechanics [J]. 1984, 37(1): 1-6.</w:t>
      </w:r>
    </w:p>
    <w:p w14:paraId="3D557DC1" w14:textId="77777777" w:rsidR="00FC0F4B" w:rsidRPr="00FC0F4B" w:rsidRDefault="00FC0F4B" w:rsidP="00375718">
      <w:pPr>
        <w:pStyle w:val="8"/>
        <w:ind w:left="567" w:hanging="567"/>
      </w:pPr>
      <w:r w:rsidRPr="00FC0F4B">
        <w:t>[14]</w:t>
      </w:r>
      <w:r w:rsidRPr="00FC0F4B">
        <w:tab/>
        <w:t>Camanho P M P R D C. Application of numerical methods to the strength of mechanically fastened joints in composite laminates [J]. Wear, 1999, 5(2): 114-35.</w:t>
      </w:r>
    </w:p>
    <w:p w14:paraId="4D9A5D8D" w14:textId="77777777" w:rsidR="00FC0F4B" w:rsidRPr="00FC0F4B" w:rsidRDefault="00FC0F4B" w:rsidP="00375718">
      <w:pPr>
        <w:pStyle w:val="8"/>
        <w:ind w:left="567" w:hanging="567"/>
      </w:pPr>
      <w:r w:rsidRPr="00FC0F4B">
        <w:t>[15]</w:t>
      </w:r>
      <w:r w:rsidRPr="00FC0F4B">
        <w:tab/>
        <w:t>Camanho P P, Matthews F L. Stress analysis and strength prediction of mechanically fastened joints in FRP: a review [J]. Composites Part A Applied Science &amp; Manufacturing, 1997, 28(6): 529-47.</w:t>
      </w:r>
    </w:p>
    <w:p w14:paraId="48A81571" w14:textId="77777777" w:rsidR="00FC0F4B" w:rsidRPr="00FC0F4B" w:rsidRDefault="00FC0F4B" w:rsidP="00375718">
      <w:pPr>
        <w:pStyle w:val="8"/>
        <w:ind w:left="567" w:hanging="567"/>
      </w:pPr>
      <w:r w:rsidRPr="00FC0F4B">
        <w:t>[16]</w:t>
      </w:r>
      <w:r w:rsidRPr="00FC0F4B">
        <w:tab/>
        <w:t xml:space="preserve">Tsai S W. Strength Characteristics of Composite Materials [J]. Strength Characteristics of Composite Materials, 1965, </w:t>
      </w:r>
    </w:p>
    <w:p w14:paraId="48E9086C" w14:textId="77777777" w:rsidR="00FC0F4B" w:rsidRPr="00FC0F4B" w:rsidRDefault="00FC0F4B" w:rsidP="00375718">
      <w:pPr>
        <w:pStyle w:val="8"/>
        <w:ind w:left="567" w:hanging="567"/>
      </w:pPr>
      <w:r w:rsidRPr="00FC0F4B">
        <w:t>[17]</w:t>
      </w:r>
      <w:r w:rsidRPr="00FC0F4B">
        <w:tab/>
        <w:t>Azzi V D, Tsai S W. Anisotropic strength of composites [J]. Experimental Mechanics, 1965, 5(9): 283-8.</w:t>
      </w:r>
    </w:p>
    <w:p w14:paraId="06D6CBCF" w14:textId="77777777" w:rsidR="00FC0F4B" w:rsidRPr="00FC0F4B" w:rsidRDefault="00FC0F4B" w:rsidP="00375718">
      <w:pPr>
        <w:pStyle w:val="8"/>
        <w:ind w:left="567" w:hanging="567"/>
      </w:pPr>
      <w:r w:rsidRPr="00FC0F4B">
        <w:t>[18]</w:t>
      </w:r>
      <w:r w:rsidRPr="00FC0F4B">
        <w:tab/>
        <w:t xml:space="preserve">Hoffman O. The Brittle Strength of Orthotropic Materials [J]. Journal of Composite Materials, 1967, </w:t>
      </w:r>
      <w:r w:rsidRPr="00FC0F4B">
        <w:lastRenderedPageBreak/>
        <w:t>1(2): 200-6.</w:t>
      </w:r>
    </w:p>
    <w:p w14:paraId="525852DD" w14:textId="77777777" w:rsidR="00FC0F4B" w:rsidRPr="00FC0F4B" w:rsidRDefault="00FC0F4B" w:rsidP="00375718">
      <w:pPr>
        <w:pStyle w:val="8"/>
        <w:ind w:left="567" w:hanging="567"/>
      </w:pPr>
      <w:r w:rsidRPr="00FC0F4B">
        <w:t>[19]</w:t>
      </w:r>
      <w:r w:rsidRPr="00FC0F4B">
        <w:tab/>
        <w:t xml:space="preserve">Chamis C C. Failure Criteria for Filamentary Composites [J]. Composite Materials Testing &amp; Design Astm Stp, 1969, </w:t>
      </w:r>
    </w:p>
    <w:p w14:paraId="5723BB0C" w14:textId="77777777" w:rsidR="00FC0F4B" w:rsidRPr="00FC0F4B" w:rsidRDefault="00FC0F4B" w:rsidP="00375718">
      <w:pPr>
        <w:pStyle w:val="8"/>
        <w:ind w:left="567" w:hanging="567"/>
      </w:pPr>
      <w:r w:rsidRPr="00FC0F4B">
        <w:t>[20]</w:t>
      </w:r>
      <w:r w:rsidRPr="00FC0F4B">
        <w:tab/>
        <w:t>Ochoa O O, Reddy J N. Finite Element Analysis of Composite Laminates [M]. Kluwer Academic Publishers, 1992.</w:t>
      </w:r>
    </w:p>
    <w:p w14:paraId="7774451E" w14:textId="77777777" w:rsidR="00FC0F4B" w:rsidRPr="00FC0F4B" w:rsidRDefault="00FC0F4B" w:rsidP="00375718">
      <w:pPr>
        <w:pStyle w:val="8"/>
        <w:ind w:left="567" w:hanging="567"/>
      </w:pPr>
      <w:r w:rsidRPr="00FC0F4B">
        <w:t>[21]</w:t>
      </w:r>
      <w:r w:rsidRPr="00FC0F4B">
        <w:tab/>
        <w:t xml:space="preserve">Poon C, Shokrieh M M, Lessard L B. Three-Dimensional Progressive Failure Analysis of Pin/Bolt Loaded Composite Laminates [J]. 1996, </w:t>
      </w:r>
    </w:p>
    <w:p w14:paraId="26C2F8B6" w14:textId="77777777" w:rsidR="00FC0F4B" w:rsidRPr="00FC0F4B" w:rsidRDefault="00FC0F4B" w:rsidP="00375718">
      <w:pPr>
        <w:pStyle w:val="8"/>
        <w:ind w:left="567" w:hanging="567"/>
      </w:pPr>
      <w:r w:rsidRPr="00FC0F4B">
        <w:t>[22]</w:t>
      </w:r>
      <w:r w:rsidRPr="00FC0F4B">
        <w:tab/>
        <w:t>Chang F K, Chang K Y. Post-Failure Analysis of Bolted Composite Joints in Tension or Shear-Out Mode Failure [J]. Journal of Composite Materials, 1987, 21(9): 809-33.</w:t>
      </w:r>
    </w:p>
    <w:p w14:paraId="6CFAF374" w14:textId="77777777" w:rsidR="00FC0F4B" w:rsidRPr="00FC0F4B" w:rsidRDefault="00FC0F4B" w:rsidP="00375718">
      <w:pPr>
        <w:pStyle w:val="8"/>
        <w:ind w:left="567" w:hanging="567"/>
      </w:pPr>
      <w:r w:rsidRPr="00FC0F4B">
        <w:t>[23]</w:t>
      </w:r>
      <w:r w:rsidRPr="00FC0F4B">
        <w:tab/>
        <w:t>Camanho P P. A progressive Damage Model for Mechanically Fastened Joints in Composite Laminates [J]. Journal of Composite Materials, 1999, 33(24): 2248-80.</w:t>
      </w:r>
    </w:p>
    <w:p w14:paraId="38E34D07" w14:textId="77777777" w:rsidR="00FC0F4B" w:rsidRPr="00FC0F4B" w:rsidRDefault="00FC0F4B" w:rsidP="00375718">
      <w:pPr>
        <w:pStyle w:val="8"/>
        <w:ind w:left="567" w:hanging="567"/>
      </w:pPr>
      <w:r w:rsidRPr="00FC0F4B">
        <w:t>[24]</w:t>
      </w:r>
      <w:r w:rsidRPr="00FC0F4B">
        <w:tab/>
        <w:t>Talreja R. Modeling of Damage Development in Composites Using Internal Variables Concepts [J]. Water Resources Research, 2015, 139(10): n/a-n/a.</w:t>
      </w:r>
    </w:p>
    <w:p w14:paraId="6B073682" w14:textId="77777777" w:rsidR="00FC0F4B" w:rsidRPr="00FC0F4B" w:rsidRDefault="00FC0F4B" w:rsidP="00375718">
      <w:pPr>
        <w:pStyle w:val="8"/>
        <w:ind w:left="567" w:hanging="567"/>
      </w:pPr>
      <w:r w:rsidRPr="00FC0F4B">
        <w:t>[25]</w:t>
      </w:r>
      <w:r w:rsidRPr="00FC0F4B">
        <w:tab/>
        <w:t>Ladeveze P, Ledantec E. Damage modelling of the elementary ply for laminated composites [J]. Composites Science &amp; Technology, 1992, 43(3): 257-67.</w:t>
      </w:r>
    </w:p>
    <w:p w14:paraId="4577D4D8" w14:textId="77777777" w:rsidR="00FC0F4B" w:rsidRPr="00FC0F4B" w:rsidRDefault="00FC0F4B" w:rsidP="00375718">
      <w:pPr>
        <w:pStyle w:val="8"/>
        <w:ind w:left="567" w:hanging="567"/>
      </w:pPr>
      <w:r w:rsidRPr="00FC0F4B">
        <w:t>[26]</w:t>
      </w:r>
      <w:r w:rsidRPr="00FC0F4B">
        <w:tab/>
        <w:t>Shahid I, Chang F K. Accumulative damage model for tensile and shear failures of laminated composite plates [J]. Journal of Composite Materials, 1995, 29(7): 926-81.</w:t>
      </w:r>
    </w:p>
    <w:p w14:paraId="35F89DF0" w14:textId="77777777" w:rsidR="00FC0F4B" w:rsidRPr="00FC0F4B" w:rsidRDefault="00FC0F4B" w:rsidP="00375718">
      <w:pPr>
        <w:pStyle w:val="8"/>
        <w:ind w:left="567" w:hanging="567"/>
      </w:pPr>
      <w:r w:rsidRPr="00FC0F4B">
        <w:t>[27]</w:t>
      </w:r>
      <w:r w:rsidRPr="00FC0F4B">
        <w:tab/>
        <w:t>Chang F K, Chang K Y. A Progressive Damage Model for Laminated Composites Containing Stress Concentrations [J]. Journal of Composite Materials, 1987, 21(9): 834-55.</w:t>
      </w:r>
    </w:p>
    <w:p w14:paraId="4AA12811" w14:textId="77777777" w:rsidR="00FC0F4B" w:rsidRPr="00FC0F4B" w:rsidRDefault="00FC0F4B" w:rsidP="00375718">
      <w:pPr>
        <w:pStyle w:val="8"/>
        <w:ind w:left="567" w:hanging="567"/>
      </w:pPr>
      <w:r w:rsidRPr="00FC0F4B">
        <w:t>[28]</w:t>
      </w:r>
      <w:r w:rsidRPr="00FC0F4B">
        <w:tab/>
        <w:t>Barbero E J, Lonetti P. An Inelastic Damage Model for Fiber Reinforced Laminates [J]. Journal of Composite Materials, 2001, 36(8): 941-62.</w:t>
      </w:r>
    </w:p>
    <w:p w14:paraId="25B31FA9" w14:textId="77777777" w:rsidR="00FC0F4B" w:rsidRPr="00FC0F4B" w:rsidRDefault="00FC0F4B" w:rsidP="00375718">
      <w:pPr>
        <w:pStyle w:val="8"/>
        <w:ind w:left="567" w:hanging="567"/>
      </w:pPr>
      <w:r w:rsidRPr="00FC0F4B">
        <w:t>[29]</w:t>
      </w:r>
      <w:r w:rsidRPr="00FC0F4B">
        <w:tab/>
        <w:t>Maimí P, Camanho P P, Mayugo J A, et al. A continuum damage model for composite laminates: Part II – Computational implementation and validation [J]. Mechanics of Materials, 2007, 39(10): 909-19.</w:t>
      </w:r>
    </w:p>
    <w:p w14:paraId="0BA0C724" w14:textId="77777777" w:rsidR="00FC0F4B" w:rsidRPr="00FC0F4B" w:rsidRDefault="00FC0F4B" w:rsidP="00375718">
      <w:pPr>
        <w:pStyle w:val="8"/>
        <w:ind w:left="567" w:hanging="567"/>
      </w:pPr>
      <w:r w:rsidRPr="00FC0F4B">
        <w:t>[30]</w:t>
      </w:r>
      <w:r w:rsidRPr="00FC0F4B">
        <w:tab/>
        <w:t>Lapczyk I, Hurtado J A. Progressive damage modeling in fiber-reinforced materials [J]. Composites Part A Applied Science &amp; Manufacturing, 2007, 38(11): 2333-41.</w:t>
      </w:r>
    </w:p>
    <w:p w14:paraId="6BB4440B" w14:textId="77777777" w:rsidR="00FC0F4B" w:rsidRPr="00FC0F4B" w:rsidRDefault="00FC0F4B" w:rsidP="00375718">
      <w:pPr>
        <w:pStyle w:val="8"/>
        <w:ind w:left="567" w:hanging="567"/>
      </w:pPr>
      <w:r w:rsidRPr="00FC0F4B">
        <w:t>[31]</w:t>
      </w:r>
      <w:r w:rsidRPr="00FC0F4B">
        <w:tab/>
        <w:t>Lee C S, Kim J H, Kim S K, et al. Initial and progressive failure analyses for composite laminates using Puck failure criterion and damage-coupled finite element method [J]. Composite Structures, 2015, 121(406-19.</w:t>
      </w:r>
    </w:p>
    <w:p w14:paraId="4C97003F" w14:textId="77777777" w:rsidR="00FC0F4B" w:rsidRPr="00FC0F4B" w:rsidRDefault="00FC0F4B" w:rsidP="00375718">
      <w:pPr>
        <w:pStyle w:val="8"/>
        <w:ind w:left="567" w:hanging="567"/>
      </w:pPr>
      <w:r w:rsidRPr="00FC0F4B">
        <w:t>[32]</w:t>
      </w:r>
      <w:r w:rsidRPr="00FC0F4B">
        <w:tab/>
        <w:t>Sedov L I. INTRODUCTION TO THE MECHANICS OF A CONTINUOUS MEDIUM [J]. Lancet, 1969, 2(7826): 443.</w:t>
      </w:r>
    </w:p>
    <w:p w14:paraId="5ECC933E" w14:textId="77777777" w:rsidR="00FC0F4B" w:rsidRPr="00FC0F4B" w:rsidRDefault="00FC0F4B" w:rsidP="00375718">
      <w:pPr>
        <w:pStyle w:val="8"/>
        <w:ind w:left="567" w:hanging="567"/>
      </w:pPr>
      <w:r w:rsidRPr="00FC0F4B">
        <w:t>[33]</w:t>
      </w:r>
      <w:r w:rsidRPr="00FC0F4B">
        <w:tab/>
        <w:t>Dvorak G J, Laws N. Analysis of Progressive Matrix Cracking In Composite Laminates II. First Ply Failure [J]. Journal of Composite Materials, 1987, 21(4): 309-29.</w:t>
      </w:r>
    </w:p>
    <w:p w14:paraId="25A3268D" w14:textId="77777777" w:rsidR="00FC0F4B" w:rsidRPr="00FC0F4B" w:rsidRDefault="00FC0F4B" w:rsidP="00375718">
      <w:pPr>
        <w:pStyle w:val="8"/>
        <w:ind w:left="567" w:hanging="567"/>
      </w:pPr>
      <w:r w:rsidRPr="00FC0F4B">
        <w:t>[34]</w:t>
      </w:r>
      <w:r w:rsidRPr="00FC0F4B">
        <w:tab/>
        <w:t>Flaggs D L, Kural M H. Experimental Determination of the In Situ Transverse Lamina Strength in Graphite/Epoxy Laminates [J]. Journal of Composite Materials, 1982, 16(2): 103-16.</w:t>
      </w:r>
    </w:p>
    <w:p w14:paraId="2DCAB4BD" w14:textId="77777777" w:rsidR="00FC0F4B" w:rsidRPr="00FC0F4B" w:rsidRDefault="00FC0F4B" w:rsidP="00375718">
      <w:pPr>
        <w:pStyle w:val="8"/>
        <w:ind w:left="567" w:hanging="567"/>
      </w:pPr>
      <w:r w:rsidRPr="00FC0F4B">
        <w:t>[35]</w:t>
      </w:r>
      <w:r w:rsidRPr="00FC0F4B">
        <w:tab/>
        <w:t>Parvizi A, Garrett K W, Bailey J E. Constrained cracking in glass fibre-reinforced epoxy cross-ply laminates [J]. Journal of Materials Science, 1978, 13(1): 195-201.</w:t>
      </w:r>
    </w:p>
    <w:p w14:paraId="5045CF54" w14:textId="77777777" w:rsidR="00FC0F4B" w:rsidRPr="00FC0F4B" w:rsidRDefault="00FC0F4B" w:rsidP="00375718">
      <w:pPr>
        <w:pStyle w:val="8"/>
        <w:ind w:left="567" w:hanging="567"/>
      </w:pPr>
      <w:r w:rsidRPr="00FC0F4B">
        <w:t>[36]</w:t>
      </w:r>
      <w:r w:rsidRPr="00FC0F4B">
        <w:tab/>
        <w:t xml:space="preserve">Wang J, Karihaloo B L. Optimum In Situ Strength Design of Composite Laminates. Part I: In Situ </w:t>
      </w:r>
      <w:r w:rsidRPr="00FC0F4B">
        <w:lastRenderedPageBreak/>
        <w:t>Strength Parameters [J]. Journal of Composite Materials, 1996, 30(12): 1314-37.</w:t>
      </w:r>
    </w:p>
    <w:p w14:paraId="3BF6A798" w14:textId="77777777" w:rsidR="00FC0F4B" w:rsidRPr="00FC0F4B" w:rsidRDefault="00FC0F4B" w:rsidP="00375718">
      <w:pPr>
        <w:pStyle w:val="8"/>
        <w:ind w:left="567" w:hanging="567"/>
      </w:pPr>
      <w:r w:rsidRPr="00FC0F4B">
        <w:t>[37]</w:t>
      </w:r>
      <w:r w:rsidRPr="00FC0F4B">
        <w:tab/>
        <w:t>Sun C T, Tao J. Prediction of failure envelopes and stress-strain behavior of composite laminates [M]. Elsevier Ltd, 2004.</w:t>
      </w:r>
    </w:p>
    <w:p w14:paraId="57ED34CC" w14:textId="77777777" w:rsidR="00FC0F4B" w:rsidRPr="00FC0F4B" w:rsidRDefault="00FC0F4B" w:rsidP="00375718">
      <w:pPr>
        <w:pStyle w:val="8"/>
        <w:ind w:left="567" w:hanging="567"/>
      </w:pPr>
      <w:r w:rsidRPr="00FC0F4B">
        <w:t>[38]</w:t>
      </w:r>
      <w:r w:rsidRPr="00FC0F4B">
        <w:tab/>
        <w:t>Rotem A. PREDICTION OF LAMINATE FAILURE WITH THE ROTEM FAILURE CRITERION 1 [J]. Composites Science &amp; Technology, 1998, 58(7): 1083-94.</w:t>
      </w:r>
    </w:p>
    <w:p w14:paraId="64CBFF41" w14:textId="77777777" w:rsidR="00FC0F4B" w:rsidRPr="00FC0F4B" w:rsidRDefault="00FC0F4B" w:rsidP="00375718">
      <w:pPr>
        <w:pStyle w:val="8"/>
        <w:ind w:left="567" w:hanging="567"/>
      </w:pPr>
      <w:r w:rsidRPr="00FC0F4B">
        <w:t>[39]</w:t>
      </w:r>
      <w:r w:rsidRPr="00FC0F4B">
        <w:tab/>
        <w:t>He Y, Makeev A, Shonkwiler B. Characterization of nonlinear shear properties for composite materials using digital image correlation and finite element analysis [J]. Composites Science &amp; Technology, 2012, 73(64-71.</w:t>
      </w:r>
    </w:p>
    <w:p w14:paraId="4E985563" w14:textId="77777777" w:rsidR="00FC0F4B" w:rsidRPr="00FC0F4B" w:rsidRDefault="00FC0F4B" w:rsidP="00375718">
      <w:pPr>
        <w:pStyle w:val="8"/>
        <w:ind w:left="567" w:hanging="567"/>
      </w:pPr>
      <w:r w:rsidRPr="00FC0F4B">
        <w:t>[40]</w:t>
      </w:r>
      <w:r w:rsidRPr="00FC0F4B">
        <w:tab/>
        <w:t>Chamis C C, Sinclair J H. Ten-deg off-axis test for shear properties in fiber composites [J]. Experimental Mechanics, 1977, 17(9): 339-46.</w:t>
      </w:r>
    </w:p>
    <w:p w14:paraId="1AD7577B" w14:textId="77777777" w:rsidR="00FC0F4B" w:rsidRPr="00FC0F4B" w:rsidRDefault="00FC0F4B" w:rsidP="00375718">
      <w:pPr>
        <w:pStyle w:val="8"/>
        <w:ind w:left="567" w:hanging="567"/>
      </w:pPr>
      <w:r w:rsidRPr="00FC0F4B">
        <w:t>[41]</w:t>
      </w:r>
      <w:r w:rsidRPr="00FC0F4B">
        <w:tab/>
        <w:t>Swanson S R, Messick M, Toombes G R. Comparison of torsion tube and Iosipescu in-plane shear test results for a carbon fibre-reinforced epoxy composite [J]. Composites, 1985, 16(3): 220-4.</w:t>
      </w:r>
    </w:p>
    <w:p w14:paraId="0BAE4037" w14:textId="77777777" w:rsidR="00FC0F4B" w:rsidRPr="00FC0F4B" w:rsidRDefault="00FC0F4B" w:rsidP="00375718">
      <w:pPr>
        <w:pStyle w:val="8"/>
        <w:ind w:left="567" w:hanging="567"/>
      </w:pPr>
      <w:r w:rsidRPr="00FC0F4B">
        <w:t>[42]</w:t>
      </w:r>
      <w:r w:rsidRPr="00FC0F4B">
        <w:tab/>
        <w:t>Weinberg M. Shear testing of neat thermoplastic resins and their unidirectional graphite composites [J]. Composites, 1987, 18(5): 386-92.</w:t>
      </w:r>
    </w:p>
    <w:p w14:paraId="7B390752" w14:textId="77777777" w:rsidR="00FC0F4B" w:rsidRPr="00FC0F4B" w:rsidRDefault="00FC0F4B" w:rsidP="00375718">
      <w:pPr>
        <w:pStyle w:val="8"/>
        <w:ind w:left="567" w:hanging="567"/>
      </w:pPr>
      <w:r w:rsidRPr="00FC0F4B">
        <w:t>[43]</w:t>
      </w:r>
      <w:r w:rsidRPr="00FC0F4B">
        <w:tab/>
        <w:t>Lee S, Munro M, Scott R F. Evaluation of three in-plane shear test methods for advanced composite materials [J]. Composites, 1990, 21(6): 495-502.</w:t>
      </w:r>
    </w:p>
    <w:p w14:paraId="2F12D807" w14:textId="77777777" w:rsidR="00FC0F4B" w:rsidRPr="00FC0F4B" w:rsidRDefault="00FC0F4B" w:rsidP="00375718">
      <w:pPr>
        <w:pStyle w:val="8"/>
        <w:ind w:left="567" w:hanging="567"/>
      </w:pPr>
      <w:r w:rsidRPr="00FC0F4B">
        <w:t>[44]</w:t>
      </w:r>
      <w:r w:rsidRPr="00FC0F4B">
        <w:tab/>
        <w:t>Soutis C, Turkmen D. Moisture and Temperature Effects of the Compressive Failure of CFRP Unidirectional Laminates [J]. Journal of Composite Materials, 1999, 31(8): 832-49.</w:t>
      </w:r>
    </w:p>
    <w:p w14:paraId="02065B86" w14:textId="77777777" w:rsidR="00FC0F4B" w:rsidRPr="00FC0F4B" w:rsidRDefault="00FC0F4B" w:rsidP="00375718">
      <w:pPr>
        <w:pStyle w:val="8"/>
        <w:ind w:left="567" w:hanging="567"/>
      </w:pPr>
      <w:r w:rsidRPr="00FC0F4B">
        <w:t>[45]</w:t>
      </w:r>
      <w:r w:rsidRPr="00FC0F4B">
        <w:tab/>
        <w:t>Lagattu F, Lafarie-Frenot M C. Variation of PEEK matrix crystallinity in APC2 composite subjected to large shearing deformations [J]. Composites Science &amp; Technology, 2000, 60(4): 605-12.</w:t>
      </w:r>
    </w:p>
    <w:p w14:paraId="42960ED1" w14:textId="77777777" w:rsidR="00FC0F4B" w:rsidRPr="00FC0F4B" w:rsidRDefault="00FC0F4B" w:rsidP="00375718">
      <w:pPr>
        <w:pStyle w:val="8"/>
        <w:ind w:left="567" w:hanging="567"/>
      </w:pPr>
      <w:r w:rsidRPr="00FC0F4B">
        <w:t>[46]</w:t>
      </w:r>
      <w:r w:rsidRPr="00FC0F4B">
        <w:tab/>
        <w:t>Lomakin E V. Constitutive Models of Mechanical Behavior of Media with Stress State Dependent Material Properties [M]. Springer Berlin Heidelberg, 2011.</w:t>
      </w:r>
    </w:p>
    <w:p w14:paraId="2D8ED9CD" w14:textId="77777777" w:rsidR="00FC0F4B" w:rsidRPr="00FC0F4B" w:rsidRDefault="00FC0F4B" w:rsidP="00375718">
      <w:pPr>
        <w:pStyle w:val="8"/>
        <w:ind w:left="567" w:hanging="567"/>
      </w:pPr>
      <w:r w:rsidRPr="00FC0F4B">
        <w:t>[47]</w:t>
      </w:r>
      <w:r w:rsidRPr="00FC0F4B">
        <w:tab/>
        <w:t>Fedulov B, Fedorenko A, Safonov A, et al. Nonlinear shear behavior and failure of composite materials under plane stress conditions [J]. Acta Mechanica, 2017, 1-8.</w:t>
      </w:r>
    </w:p>
    <w:p w14:paraId="14523599" w14:textId="77777777" w:rsidR="00FC0F4B" w:rsidRPr="00FC0F4B" w:rsidRDefault="00FC0F4B" w:rsidP="00375718">
      <w:pPr>
        <w:pStyle w:val="8"/>
        <w:ind w:left="567" w:hanging="567"/>
      </w:pPr>
      <w:r w:rsidRPr="00FC0F4B">
        <w:t>[48]</w:t>
      </w:r>
      <w:r w:rsidRPr="00FC0F4B">
        <w:tab/>
        <w:t>Hahn H T, Tsai S W. Nonlinear Elastic Behavior of Unidirectional Composite Laminae [J]. Journal of Composite Materials, 1973, 7(1): 102-18.</w:t>
      </w:r>
    </w:p>
    <w:p w14:paraId="2F7AC2D2" w14:textId="77777777" w:rsidR="00FC0F4B" w:rsidRPr="00FC0F4B" w:rsidRDefault="00FC0F4B" w:rsidP="00375718">
      <w:pPr>
        <w:pStyle w:val="8"/>
        <w:ind w:left="567" w:hanging="567"/>
      </w:pPr>
      <w:r w:rsidRPr="00FC0F4B">
        <w:t>[49]</w:t>
      </w:r>
      <w:r w:rsidRPr="00FC0F4B">
        <w:tab/>
        <w:t>Paepegem W V, Baere I D, Degrieck J. Modelling the nonlinear shear stress–strain response of glass fibre-reinforced composites. Part I: Experimental results [J]. Composites Science &amp; Technology, 2006, 66(10): 1455-64.</w:t>
      </w:r>
    </w:p>
    <w:p w14:paraId="6DD45E65" w14:textId="77777777" w:rsidR="00FC0F4B" w:rsidRPr="00FC0F4B" w:rsidRDefault="00FC0F4B" w:rsidP="00375718">
      <w:pPr>
        <w:pStyle w:val="8"/>
        <w:ind w:left="567" w:hanging="567"/>
      </w:pPr>
      <w:r w:rsidRPr="00FC0F4B">
        <w:t>[50]</w:t>
      </w:r>
      <w:r w:rsidRPr="00FC0F4B">
        <w:tab/>
        <w:t>Chang F K, Lessard L B. Damage Tolerance of Laminated Composites Containing an Open Hole and Subjected to Compressive Loadings: Part I--Analysis [J]. Journal of Composite Materials, 1991, 25(1): 44-64.</w:t>
      </w:r>
    </w:p>
    <w:p w14:paraId="4860AD52" w14:textId="77777777" w:rsidR="00FC0F4B" w:rsidRPr="00FC0F4B" w:rsidRDefault="00FC0F4B" w:rsidP="00375718">
      <w:pPr>
        <w:pStyle w:val="8"/>
        <w:ind w:left="567" w:hanging="567"/>
      </w:pPr>
      <w:r w:rsidRPr="00FC0F4B">
        <w:t>[51]</w:t>
      </w:r>
      <w:r w:rsidRPr="00FC0F4B">
        <w:tab/>
      </w:r>
      <w:r w:rsidRPr="00FC0F4B">
        <w:t>刘魏光</w:t>
      </w:r>
      <w:r w:rsidRPr="00FC0F4B">
        <w:t xml:space="preserve">, </w:t>
      </w:r>
      <w:r w:rsidRPr="00FC0F4B">
        <w:t>余音</w:t>
      </w:r>
      <w:r w:rsidRPr="00FC0F4B">
        <w:t xml:space="preserve">, </w:t>
      </w:r>
      <w:r w:rsidRPr="00FC0F4B">
        <w:t>汪海</w:t>
      </w:r>
      <w:r w:rsidRPr="00FC0F4B">
        <w:t xml:space="preserve">. </w:t>
      </w:r>
      <w:r w:rsidRPr="00FC0F4B">
        <w:t>考虑剪切非线性的复合材料渐进损伤模型</w:t>
      </w:r>
      <w:r w:rsidRPr="00FC0F4B">
        <w:t xml:space="preserve"> [J]. </w:t>
      </w:r>
      <w:r w:rsidRPr="00FC0F4B">
        <w:t>上海交通大学学报</w:t>
      </w:r>
      <w:r w:rsidRPr="00FC0F4B">
        <w:t>, 2016, 50(2): 194-9.</w:t>
      </w:r>
    </w:p>
    <w:p w14:paraId="6429F8A4" w14:textId="77777777" w:rsidR="00FC0F4B" w:rsidRPr="00FC0F4B" w:rsidRDefault="00FC0F4B" w:rsidP="00375718">
      <w:pPr>
        <w:pStyle w:val="8"/>
        <w:ind w:left="567" w:hanging="567"/>
      </w:pPr>
      <w:r w:rsidRPr="00FC0F4B">
        <w:t>[52]</w:t>
      </w:r>
      <w:r w:rsidRPr="00FC0F4B">
        <w:tab/>
        <w:t xml:space="preserve">Aiaa. Finite element analysis of inelastic structures [J]. 2000, </w:t>
      </w:r>
    </w:p>
    <w:p w14:paraId="33C8F3AD" w14:textId="77777777" w:rsidR="00FC0F4B" w:rsidRPr="00FC0F4B" w:rsidRDefault="00FC0F4B" w:rsidP="00375718">
      <w:pPr>
        <w:pStyle w:val="8"/>
        <w:ind w:left="567" w:hanging="567"/>
      </w:pPr>
      <w:r w:rsidRPr="00FC0F4B">
        <w:t>[53]</w:t>
      </w:r>
      <w:r w:rsidRPr="00FC0F4B">
        <w:tab/>
        <w:t>Camanho P P, Maimí P, Dávila C G. Prediction of size effects in notched laminates using continuum damage mechanics [J]. Composites Science &amp; Technology, 2007, 67(13): 2715-27.</w:t>
      </w:r>
    </w:p>
    <w:p w14:paraId="0867C64A" w14:textId="77777777" w:rsidR="00FC0F4B" w:rsidRPr="00FC0F4B" w:rsidRDefault="00FC0F4B" w:rsidP="00375718">
      <w:pPr>
        <w:pStyle w:val="8"/>
        <w:ind w:left="567" w:hanging="567"/>
      </w:pPr>
      <w:r w:rsidRPr="00FC0F4B">
        <w:t>[54]</w:t>
      </w:r>
      <w:r w:rsidRPr="00FC0F4B">
        <w:tab/>
      </w:r>
      <w:r w:rsidRPr="00FC0F4B">
        <w:t>庄茁</w:t>
      </w:r>
      <w:r w:rsidRPr="00FC0F4B">
        <w:t>. ABAQUS/Standard</w:t>
      </w:r>
      <w:r w:rsidRPr="00FC0F4B">
        <w:t>有限元软件入门指南</w:t>
      </w:r>
      <w:r w:rsidRPr="00FC0F4B">
        <w:t xml:space="preserve"> [M]. </w:t>
      </w:r>
      <w:r w:rsidRPr="00FC0F4B">
        <w:t>清华大学出版社</w:t>
      </w:r>
      <w:r w:rsidRPr="00FC0F4B">
        <w:t>, 1998.</w:t>
      </w:r>
    </w:p>
    <w:p w14:paraId="35F6426C" w14:textId="77777777" w:rsidR="00FC0F4B" w:rsidRPr="00FC0F4B" w:rsidRDefault="00FC0F4B" w:rsidP="00375718">
      <w:pPr>
        <w:pStyle w:val="8"/>
        <w:ind w:left="567" w:hanging="567"/>
      </w:pPr>
      <w:r w:rsidRPr="00FC0F4B">
        <w:lastRenderedPageBreak/>
        <w:t>[55]</w:t>
      </w:r>
      <w:r w:rsidRPr="00FC0F4B">
        <w:tab/>
        <w:t>Bažant Z P, Oh B H. Crack band theory for fracture of concrete [J]. Matériaux Et Construction, 1983, 16(3): 155-77.</w:t>
      </w:r>
    </w:p>
    <w:p w14:paraId="2C9E9D40" w14:textId="77777777" w:rsidR="00FC0F4B" w:rsidRPr="00FC0F4B" w:rsidRDefault="00FC0F4B" w:rsidP="00375718">
      <w:pPr>
        <w:pStyle w:val="8"/>
        <w:ind w:left="567" w:hanging="567"/>
      </w:pPr>
      <w:r w:rsidRPr="00FC0F4B">
        <w:t>[56]</w:t>
      </w:r>
      <w:r w:rsidRPr="00FC0F4B">
        <w:tab/>
        <w:t xml:space="preserve">Maimí P, Camanho P P, Dávila C G. A Thermodynamically Consistent Damage Model for Advanced Composites [J]. Recercat Principal, 2006, </w:t>
      </w:r>
    </w:p>
    <w:p w14:paraId="048E6D40" w14:textId="77777777" w:rsidR="00FC0F4B" w:rsidRPr="00FC0F4B" w:rsidRDefault="00FC0F4B" w:rsidP="00375718">
      <w:pPr>
        <w:pStyle w:val="8"/>
        <w:ind w:left="567" w:hanging="567"/>
      </w:pPr>
      <w:r w:rsidRPr="00FC0F4B">
        <w:t>[57]</w:t>
      </w:r>
      <w:r w:rsidRPr="00FC0F4B">
        <w:tab/>
        <w:t>Cervenka V, Pukl R, Ožbolt J, et al. Mesh sensitivity effects in smeared finite element analysis of concrete fracture [M]. 1995.</w:t>
      </w:r>
    </w:p>
    <w:p w14:paraId="4C20240C" w14:textId="77777777" w:rsidR="00FC0F4B" w:rsidRPr="00FC0F4B" w:rsidRDefault="00FC0F4B" w:rsidP="00375718">
      <w:pPr>
        <w:pStyle w:val="8"/>
        <w:ind w:left="567" w:hanging="567"/>
      </w:pPr>
      <w:r w:rsidRPr="00FC0F4B">
        <w:t>[58]</w:t>
      </w:r>
      <w:r w:rsidRPr="00FC0F4B">
        <w:tab/>
        <w:t xml:space="preserve">Duvaut G, Lions J L. Inequalities in Mechanics and Physics [J]. Journal of Applied Mechanics, 1976, 44(2): </w:t>
      </w:r>
    </w:p>
    <w:p w14:paraId="2EAA2F37" w14:textId="77777777" w:rsidR="00FC0F4B" w:rsidRPr="00FC0F4B" w:rsidRDefault="00FC0F4B" w:rsidP="00375718">
      <w:pPr>
        <w:pStyle w:val="8"/>
        <w:ind w:left="567" w:hanging="567"/>
      </w:pPr>
      <w:r w:rsidRPr="00FC0F4B">
        <w:t>[59]</w:t>
      </w:r>
      <w:r w:rsidRPr="00FC0F4B">
        <w:tab/>
        <w:t xml:space="preserve">Vries T J D. Blunt and Sharp Notch Behaviour of Glare Laminates [J]. Delft University Press, 2001, </w:t>
      </w:r>
    </w:p>
    <w:p w14:paraId="3C9BA403" w14:textId="7856A2A3" w:rsidR="00417D8B" w:rsidRDefault="00131DE7" w:rsidP="00375718">
      <w:pPr>
        <w:pStyle w:val="8"/>
        <w:ind w:left="567" w:hanging="567"/>
        <w:sectPr w:rsidR="00417D8B"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15" w:name="_Toc450565150"/>
      <w:bookmarkStart w:id="516" w:name="_Toc511909746"/>
      <w:bookmarkStart w:id="517" w:name="OLE_LINK242"/>
      <w:bookmarkStart w:id="518" w:name="OLE_LINK243"/>
      <w:bookmarkStart w:id="519" w:name="OLE_LINK244"/>
      <w:r w:rsidRPr="00247FB2">
        <w:rPr>
          <w:rFonts w:hint="eastAsia"/>
        </w:rPr>
        <w:lastRenderedPageBreak/>
        <w:t>致谢</w:t>
      </w:r>
      <w:bookmarkEnd w:id="515"/>
      <w:bookmarkEnd w:id="516"/>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17"/>
    <w:bookmarkEnd w:id="518"/>
    <w:bookmarkEnd w:id="519"/>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20" w:name="_Toc511909747"/>
      <w:r w:rsidRPr="00247FB2">
        <w:rPr>
          <w:rFonts w:hint="eastAsia"/>
          <w:color w:val="auto"/>
        </w:rPr>
        <w:lastRenderedPageBreak/>
        <w:t>北京大学学位论文原创性声明和使用授权说明</w:t>
      </w:r>
      <w:bookmarkEnd w:id="520"/>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297D1AD3"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bookmarkStart w:id="521" w:name="_GoBack"/>
      <w:bookmarkEnd w:id="521"/>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9AECD" w14:textId="77777777" w:rsidR="00752636" w:rsidRDefault="00752636" w:rsidP="000B12E1">
      <w:pPr>
        <w:spacing w:line="240" w:lineRule="auto"/>
        <w:ind w:firstLine="480"/>
      </w:pPr>
      <w:r>
        <w:separator/>
      </w:r>
    </w:p>
  </w:endnote>
  <w:endnote w:type="continuationSeparator" w:id="0">
    <w:p w14:paraId="7FD2CDB2" w14:textId="77777777" w:rsidR="00752636" w:rsidRDefault="00752636"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4D5DBA" w:rsidRDefault="004D5DBA"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4D5DBA" w:rsidRDefault="004D5DBA">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4D5DBA" w:rsidRDefault="004D5DBA">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4D5DBA" w:rsidRDefault="004D5DBA">
        <w:pPr>
          <w:pStyle w:val="a6"/>
          <w:ind w:firstLine="360"/>
          <w:jc w:val="center"/>
        </w:pPr>
        <w:r>
          <w:fldChar w:fldCharType="begin"/>
        </w:r>
        <w:r>
          <w:instrText>PAGE   \* MERGEFORMAT</w:instrText>
        </w:r>
        <w:r>
          <w:fldChar w:fldCharType="separate"/>
        </w:r>
        <w:r w:rsidR="002E416D" w:rsidRPr="002E416D">
          <w:rPr>
            <w:noProof/>
            <w:lang w:val="zh-CN"/>
          </w:rPr>
          <w:t>66</w:t>
        </w:r>
        <w:r>
          <w:fldChar w:fldCharType="end"/>
        </w:r>
      </w:p>
    </w:sdtContent>
  </w:sdt>
  <w:p w14:paraId="6CAF5FC1" w14:textId="77777777" w:rsidR="004D5DBA" w:rsidRDefault="004D5DBA"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4D5DBA" w:rsidRDefault="004D5DBA">
        <w:pPr>
          <w:pStyle w:val="a6"/>
          <w:ind w:firstLine="360"/>
          <w:jc w:val="center"/>
        </w:pPr>
        <w:r>
          <w:fldChar w:fldCharType="begin"/>
        </w:r>
        <w:r>
          <w:instrText>PAGE   \* MERGEFORMAT</w:instrText>
        </w:r>
        <w:r>
          <w:fldChar w:fldCharType="separate"/>
        </w:r>
        <w:r w:rsidR="002E416D" w:rsidRPr="002E416D">
          <w:rPr>
            <w:noProof/>
            <w:lang w:val="zh-CN"/>
          </w:rPr>
          <w:t>57</w:t>
        </w:r>
        <w:r>
          <w:fldChar w:fldCharType="end"/>
        </w:r>
      </w:p>
    </w:sdtContent>
  </w:sdt>
  <w:p w14:paraId="09CFF72B" w14:textId="77777777" w:rsidR="004D5DBA" w:rsidRDefault="004D5DBA">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4D5DBA" w:rsidRDefault="004D5DBA"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4D5DBA" w:rsidRDefault="004D5DBA" w:rsidP="000B0828">
    <w:pPr>
      <w:pStyle w:val="a6"/>
      <w:ind w:firstLine="360"/>
    </w:pPr>
  </w:p>
  <w:p w14:paraId="147BDF74" w14:textId="77777777" w:rsidR="004D5DBA" w:rsidRDefault="004D5DBA">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410EB" w14:textId="77777777" w:rsidR="00752636" w:rsidRDefault="00752636" w:rsidP="00843206">
      <w:pPr>
        <w:spacing w:line="240" w:lineRule="auto"/>
        <w:ind w:firstLineChars="0" w:firstLine="0"/>
      </w:pPr>
      <w:r>
        <w:separator/>
      </w:r>
    </w:p>
  </w:footnote>
  <w:footnote w:type="continuationSeparator" w:id="0">
    <w:p w14:paraId="23665252" w14:textId="77777777" w:rsidR="00752636" w:rsidRDefault="00752636" w:rsidP="000B12E1">
      <w:pPr>
        <w:spacing w:line="240" w:lineRule="auto"/>
        <w:ind w:firstLine="480"/>
      </w:pPr>
      <w:r>
        <w:continuationSeparator/>
      </w:r>
    </w:p>
  </w:footnote>
  <w:footnote w:id="1">
    <w:p w14:paraId="06F51A58" w14:textId="2AEE2934" w:rsidR="004D5DBA" w:rsidRPr="003F27BD" w:rsidRDefault="004D5DBA" w:rsidP="003F27BD">
      <w:pPr>
        <w:pStyle w:val="ad"/>
        <w:ind w:left="270" w:hanging="270"/>
      </w:pPr>
      <w:r w:rsidRPr="003F27BD">
        <w:rPr>
          <w:rStyle w:val="a9"/>
          <w:vertAlign w:val="baseline"/>
        </w:rPr>
        <w:footnoteRef/>
      </w:r>
      <w:bookmarkStart w:id="38"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4D5DBA" w:rsidRPr="00DE66E7" w:rsidRDefault="004D5DBA"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4D5DBA" w:rsidRPr="00FD35E5" w:rsidRDefault="004D5DBA"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4D5DBA" w:rsidRPr="002E1C57" w:rsidRDefault="004D5DBA"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4D5DBA" w:rsidRDefault="004D5DBA"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4D5DBA" w:rsidRPr="002E1C57" w:rsidRDefault="004D5DBA"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4D5DBA" w:rsidRPr="002E1C57" w:rsidRDefault="004D5DBA"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4D5DBA" w:rsidRPr="002E1C57" w:rsidRDefault="004D5DBA"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4D5DBA" w:rsidRPr="002E1C57" w:rsidRDefault="004D5DBA"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4D5DBA" w:rsidRPr="002E1C57" w:rsidRDefault="004D5DBA"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4D5DBA" w:rsidRPr="00FC27FE" w:rsidRDefault="004D5DBA"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4D5DBA" w:rsidRPr="00477839" w:rsidRDefault="004D5DBA"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4D5DBA" w:rsidRDefault="004D5DBA">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4D5DBA" w:rsidRPr="00402240" w:rsidRDefault="004D5DBA"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4D5DBA" w:rsidRPr="002E1C57" w:rsidRDefault="004D5DBA"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4D5DBA" w:rsidRPr="002E1C57" w:rsidRDefault="004D5DBA"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4D5DBA" w:rsidRPr="002E1C57" w:rsidRDefault="004D5DBA"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4D5DBA" w:rsidRPr="002E1C57" w:rsidRDefault="004D5DBA"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4D5DBA" w:rsidRPr="002E1C57" w:rsidRDefault="004D5DBA"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6F2E"/>
    <w:rsid w:val="000976FD"/>
    <w:rsid w:val="000A03D0"/>
    <w:rsid w:val="000A0508"/>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526"/>
    <w:rsid w:val="000D55ED"/>
    <w:rsid w:val="000D56D1"/>
    <w:rsid w:val="000D60FE"/>
    <w:rsid w:val="000D648A"/>
    <w:rsid w:val="000D708D"/>
    <w:rsid w:val="000D71BD"/>
    <w:rsid w:val="000D7658"/>
    <w:rsid w:val="000D76AC"/>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210E"/>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850"/>
    <w:rsid w:val="00300D01"/>
    <w:rsid w:val="003013BA"/>
    <w:rsid w:val="00302119"/>
    <w:rsid w:val="003026EA"/>
    <w:rsid w:val="00303A46"/>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884"/>
    <w:rsid w:val="003F6C74"/>
    <w:rsid w:val="003F7595"/>
    <w:rsid w:val="003F7932"/>
    <w:rsid w:val="003F7ECE"/>
    <w:rsid w:val="00400576"/>
    <w:rsid w:val="0040059A"/>
    <w:rsid w:val="004005ED"/>
    <w:rsid w:val="00400830"/>
    <w:rsid w:val="0040083A"/>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86"/>
    <w:rsid w:val="005349FD"/>
    <w:rsid w:val="00534A00"/>
    <w:rsid w:val="00534C7A"/>
    <w:rsid w:val="005355BB"/>
    <w:rsid w:val="005357D7"/>
    <w:rsid w:val="00535951"/>
    <w:rsid w:val="00535A09"/>
    <w:rsid w:val="00535C4A"/>
    <w:rsid w:val="00535CDB"/>
    <w:rsid w:val="00536557"/>
    <w:rsid w:val="005368ED"/>
    <w:rsid w:val="00536B59"/>
    <w:rsid w:val="005373CA"/>
    <w:rsid w:val="00537EB8"/>
    <w:rsid w:val="00540095"/>
    <w:rsid w:val="0054090D"/>
    <w:rsid w:val="00540B13"/>
    <w:rsid w:val="00540F3E"/>
    <w:rsid w:val="0054113E"/>
    <w:rsid w:val="005412D6"/>
    <w:rsid w:val="00541407"/>
    <w:rsid w:val="005415DC"/>
    <w:rsid w:val="00541843"/>
    <w:rsid w:val="00541991"/>
    <w:rsid w:val="00541D51"/>
    <w:rsid w:val="0054217A"/>
    <w:rsid w:val="005422BC"/>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859"/>
    <w:rsid w:val="00695DC3"/>
    <w:rsid w:val="006961BF"/>
    <w:rsid w:val="00696220"/>
    <w:rsid w:val="00696337"/>
    <w:rsid w:val="00696374"/>
    <w:rsid w:val="00696449"/>
    <w:rsid w:val="0069675F"/>
    <w:rsid w:val="006978C3"/>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F6A"/>
    <w:rsid w:val="00703F7B"/>
    <w:rsid w:val="00704261"/>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D3A"/>
    <w:rsid w:val="00791266"/>
    <w:rsid w:val="00791B3B"/>
    <w:rsid w:val="00791D50"/>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2F9E"/>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649C"/>
    <w:rsid w:val="007D6A33"/>
    <w:rsid w:val="007D6E99"/>
    <w:rsid w:val="007D70AC"/>
    <w:rsid w:val="007D7422"/>
    <w:rsid w:val="007E00B5"/>
    <w:rsid w:val="007E0536"/>
    <w:rsid w:val="007E0EFE"/>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6"/>
    <w:rsid w:val="008B2EF7"/>
    <w:rsid w:val="008B342C"/>
    <w:rsid w:val="008B396C"/>
    <w:rsid w:val="008B3B34"/>
    <w:rsid w:val="008B4108"/>
    <w:rsid w:val="008B44CB"/>
    <w:rsid w:val="008B52C0"/>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2B1"/>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E35"/>
    <w:rsid w:val="00A3127C"/>
    <w:rsid w:val="00A314D9"/>
    <w:rsid w:val="00A318AA"/>
    <w:rsid w:val="00A31CD0"/>
    <w:rsid w:val="00A31D38"/>
    <w:rsid w:val="00A322E0"/>
    <w:rsid w:val="00A32D13"/>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3C0"/>
    <w:rsid w:val="00C92B67"/>
    <w:rsid w:val="00C93105"/>
    <w:rsid w:val="00C932C8"/>
    <w:rsid w:val="00C934D2"/>
    <w:rsid w:val="00C9402F"/>
    <w:rsid w:val="00C94168"/>
    <w:rsid w:val="00C943A7"/>
    <w:rsid w:val="00C94D61"/>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9B"/>
    <w:rsid w:val="00CB07CF"/>
    <w:rsid w:val="00CB0C80"/>
    <w:rsid w:val="00CB0DA0"/>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FD"/>
    <w:rsid w:val="00D574D5"/>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345"/>
    <w:rsid w:val="00D844EE"/>
    <w:rsid w:val="00D846D7"/>
    <w:rsid w:val="00D849AD"/>
    <w:rsid w:val="00D85099"/>
    <w:rsid w:val="00D853FE"/>
    <w:rsid w:val="00D866BC"/>
    <w:rsid w:val="00D8702D"/>
    <w:rsid w:val="00D87186"/>
    <w:rsid w:val="00D87840"/>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6F"/>
    <w:rsid w:val="00DF7A82"/>
    <w:rsid w:val="00DF7AFC"/>
    <w:rsid w:val="00DF7D73"/>
    <w:rsid w:val="00E009AC"/>
    <w:rsid w:val="00E00AE6"/>
    <w:rsid w:val="00E00E7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11C7"/>
    <w:rsid w:val="00EC121B"/>
    <w:rsid w:val="00EC1E72"/>
    <w:rsid w:val="00EC1FD5"/>
    <w:rsid w:val="00EC2113"/>
    <w:rsid w:val="00EC214A"/>
    <w:rsid w:val="00EC246A"/>
    <w:rsid w:val="00EC2AF9"/>
    <w:rsid w:val="00EC2BBA"/>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6C"/>
    <w:rsid w:val="00EF30F5"/>
    <w:rsid w:val="00EF31E1"/>
    <w:rsid w:val="00EF4C03"/>
    <w:rsid w:val="00EF4F0A"/>
    <w:rsid w:val="00EF57E7"/>
    <w:rsid w:val="00EF5A3B"/>
    <w:rsid w:val="00EF5B63"/>
    <w:rsid w:val="00EF65EC"/>
    <w:rsid w:val="00EF6DD4"/>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D8B"/>
    <w:rsid w:val="00F32DAE"/>
    <w:rsid w:val="00F330C2"/>
    <w:rsid w:val="00F330D3"/>
    <w:rsid w:val="00F33329"/>
    <w:rsid w:val="00F33DCF"/>
    <w:rsid w:val="00F34074"/>
    <w:rsid w:val="00F340A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A83"/>
    <w:rsid w:val="00FB4AD6"/>
    <w:rsid w:val="00FB566F"/>
    <w:rsid w:val="00FB63B6"/>
    <w:rsid w:val="00FB6998"/>
    <w:rsid w:val="00FB6A12"/>
    <w:rsid w:val="00FB6A30"/>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E1C"/>
    <w:rsid w:val="00FD7012"/>
    <w:rsid w:val="00FD7123"/>
    <w:rsid w:val="00FD783A"/>
    <w:rsid w:val="00FE0893"/>
    <w:rsid w:val="00FE0969"/>
    <w:rsid w:val="00FE0EB5"/>
    <w:rsid w:val="00FE2082"/>
    <w:rsid w:val="00FE2358"/>
    <w:rsid w:val="00FE2446"/>
    <w:rsid w:val="00FE252E"/>
    <w:rsid w:val="00FE2A5C"/>
    <w:rsid w:val="00FE2F58"/>
    <w:rsid w:val="00FE32D2"/>
    <w:rsid w:val="00FE3302"/>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tif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image" Target="media/image130.png"/><Relationship Id="rId191" Type="http://schemas.openxmlformats.org/officeDocument/2006/relationships/image" Target="media/image151.png"/><Relationship Id="rId205" Type="http://schemas.openxmlformats.org/officeDocument/2006/relationships/image" Target="media/image165.png"/><Relationship Id="rId226" Type="http://schemas.openxmlformats.org/officeDocument/2006/relationships/image" Target="media/image186.png"/><Relationship Id="rId107" Type="http://schemas.openxmlformats.org/officeDocument/2006/relationships/image" Target="media/image67.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20.png"/><Relationship Id="rId181" Type="http://schemas.openxmlformats.org/officeDocument/2006/relationships/image" Target="media/image141.png"/><Relationship Id="rId216" Type="http://schemas.openxmlformats.org/officeDocument/2006/relationships/image" Target="media/image176.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png"/><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png"/><Relationship Id="rId150" Type="http://schemas.openxmlformats.org/officeDocument/2006/relationships/image" Target="media/image110.png"/><Relationship Id="rId171" Type="http://schemas.openxmlformats.org/officeDocument/2006/relationships/image" Target="media/image131.png"/><Relationship Id="rId192" Type="http://schemas.openxmlformats.org/officeDocument/2006/relationships/image" Target="media/image152.png"/><Relationship Id="rId206" Type="http://schemas.openxmlformats.org/officeDocument/2006/relationships/image" Target="media/image166.png"/><Relationship Id="rId227" Type="http://schemas.openxmlformats.org/officeDocument/2006/relationships/image" Target="media/image187.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6.png"/><Relationship Id="rId140" Type="http://schemas.openxmlformats.org/officeDocument/2006/relationships/image" Target="media/image100.png"/><Relationship Id="rId161" Type="http://schemas.openxmlformats.org/officeDocument/2006/relationships/image" Target="media/image121.png"/><Relationship Id="rId182" Type="http://schemas.openxmlformats.org/officeDocument/2006/relationships/image" Target="media/image142.png"/><Relationship Id="rId217" Type="http://schemas.openxmlformats.org/officeDocument/2006/relationships/image" Target="media/image177.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9.png"/><Relationship Id="rId44" Type="http://schemas.openxmlformats.org/officeDocument/2006/relationships/image" Target="media/image14.wmf"/><Relationship Id="rId65" Type="http://schemas.openxmlformats.org/officeDocument/2006/relationships/image" Target="media/image29.tiff"/><Relationship Id="rId86" Type="http://schemas.openxmlformats.org/officeDocument/2006/relationships/image" Target="media/image48.png"/><Relationship Id="rId130" Type="http://schemas.openxmlformats.org/officeDocument/2006/relationships/image" Target="media/image90.png"/><Relationship Id="rId151" Type="http://schemas.openxmlformats.org/officeDocument/2006/relationships/image" Target="media/image111.png"/><Relationship Id="rId172" Type="http://schemas.openxmlformats.org/officeDocument/2006/relationships/image" Target="media/image132.png"/><Relationship Id="rId193" Type="http://schemas.openxmlformats.org/officeDocument/2006/relationships/image" Target="media/image153.png"/><Relationship Id="rId207" Type="http://schemas.openxmlformats.org/officeDocument/2006/relationships/image" Target="media/image167.png"/><Relationship Id="rId228" Type="http://schemas.openxmlformats.org/officeDocument/2006/relationships/image" Target="media/image188.png"/><Relationship Id="rId13" Type="http://schemas.openxmlformats.org/officeDocument/2006/relationships/header" Target="header3.xml"/><Relationship Id="rId109" Type="http://schemas.openxmlformats.org/officeDocument/2006/relationships/image" Target="media/image69.png"/><Relationship Id="rId34" Type="http://schemas.openxmlformats.org/officeDocument/2006/relationships/image" Target="media/image10.wmf"/><Relationship Id="rId55" Type="http://schemas.openxmlformats.org/officeDocument/2006/relationships/footer" Target="footer6.xml"/><Relationship Id="rId76" Type="http://schemas.openxmlformats.org/officeDocument/2006/relationships/image" Target="media/image40.png"/><Relationship Id="rId97" Type="http://schemas.openxmlformats.org/officeDocument/2006/relationships/image" Target="media/image57.png"/><Relationship Id="rId120" Type="http://schemas.openxmlformats.org/officeDocument/2006/relationships/image" Target="media/image80.png"/><Relationship Id="rId141" Type="http://schemas.openxmlformats.org/officeDocument/2006/relationships/image" Target="media/image101.png"/><Relationship Id="rId7" Type="http://schemas.openxmlformats.org/officeDocument/2006/relationships/endnotes" Target="endnotes.xml"/><Relationship Id="rId162" Type="http://schemas.openxmlformats.org/officeDocument/2006/relationships/image" Target="media/image122.png"/><Relationship Id="rId183" Type="http://schemas.openxmlformats.org/officeDocument/2006/relationships/image" Target="media/image143.png"/><Relationship Id="rId218" Type="http://schemas.openxmlformats.org/officeDocument/2006/relationships/image" Target="media/image178.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9.png"/><Relationship Id="rId110" Type="http://schemas.openxmlformats.org/officeDocument/2006/relationships/image" Target="media/image70.png"/><Relationship Id="rId131" Type="http://schemas.openxmlformats.org/officeDocument/2006/relationships/image" Target="media/image91.png"/><Relationship Id="rId152" Type="http://schemas.openxmlformats.org/officeDocument/2006/relationships/image" Target="media/image112.png"/><Relationship Id="rId173" Type="http://schemas.openxmlformats.org/officeDocument/2006/relationships/image" Target="media/image133.png"/><Relationship Id="rId194" Type="http://schemas.openxmlformats.org/officeDocument/2006/relationships/image" Target="media/image154.png"/><Relationship Id="rId208" Type="http://schemas.openxmlformats.org/officeDocument/2006/relationships/image" Target="media/image168.png"/><Relationship Id="rId229" Type="http://schemas.openxmlformats.org/officeDocument/2006/relationships/image" Target="media/image189.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60.png"/><Relationship Id="rId8" Type="http://schemas.openxmlformats.org/officeDocument/2006/relationships/image" Target="media/image1.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184" Type="http://schemas.openxmlformats.org/officeDocument/2006/relationships/image" Target="media/image144.png"/><Relationship Id="rId219" Type="http://schemas.openxmlformats.org/officeDocument/2006/relationships/image" Target="media/image179.png"/><Relationship Id="rId230" Type="http://schemas.openxmlformats.org/officeDocument/2006/relationships/image" Target="media/image190.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image" Target="media/image134.png"/><Relationship Id="rId195" Type="http://schemas.openxmlformats.org/officeDocument/2006/relationships/image" Target="media/image155.png"/><Relationship Id="rId209" Type="http://schemas.openxmlformats.org/officeDocument/2006/relationships/image" Target="media/image169.png"/><Relationship Id="rId220" Type="http://schemas.openxmlformats.org/officeDocument/2006/relationships/image" Target="media/image180.png"/><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6.png"/><Relationship Id="rId127" Type="http://schemas.openxmlformats.org/officeDocument/2006/relationships/image" Target="media/image87.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5.emf"/><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image" Target="media/image129.png"/><Relationship Id="rId185"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0.png"/><Relationship Id="rId210" Type="http://schemas.openxmlformats.org/officeDocument/2006/relationships/image" Target="media/image170.png"/><Relationship Id="rId215" Type="http://schemas.openxmlformats.org/officeDocument/2006/relationships/image" Target="media/image175.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1.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openxmlformats.org/officeDocument/2006/relationships/image" Target="media/image135.png"/><Relationship Id="rId196" Type="http://schemas.openxmlformats.org/officeDocument/2006/relationships/image" Target="media/image156.png"/><Relationship Id="rId200" Type="http://schemas.openxmlformats.org/officeDocument/2006/relationships/image" Target="media/image160.png"/><Relationship Id="rId16" Type="http://schemas.openxmlformats.org/officeDocument/2006/relationships/header" Target="header5.xml"/><Relationship Id="rId221" Type="http://schemas.openxmlformats.org/officeDocument/2006/relationships/image" Target="media/image181.png"/><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2.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186" Type="http://schemas.openxmlformats.org/officeDocument/2006/relationships/image" Target="media/image146.png"/><Relationship Id="rId211" Type="http://schemas.openxmlformats.org/officeDocument/2006/relationships/image" Target="media/image171.png"/><Relationship Id="rId232" Type="http://schemas.openxmlformats.org/officeDocument/2006/relationships/image" Target="media/image192.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image" Target="media/image136.png"/><Relationship Id="rId197" Type="http://schemas.openxmlformats.org/officeDocument/2006/relationships/image" Target="media/image157.png"/><Relationship Id="rId201" Type="http://schemas.openxmlformats.org/officeDocument/2006/relationships/image" Target="media/image161.png"/><Relationship Id="rId222" Type="http://schemas.openxmlformats.org/officeDocument/2006/relationships/image" Target="media/image182.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3.png"/><Relationship Id="rId124" Type="http://schemas.openxmlformats.org/officeDocument/2006/relationships/image" Target="media/image84.png"/><Relationship Id="rId70" Type="http://schemas.openxmlformats.org/officeDocument/2006/relationships/image" Target="media/image34.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87" Type="http://schemas.openxmlformats.org/officeDocument/2006/relationships/image" Target="media/image147.png"/><Relationship Id="rId1" Type="http://schemas.openxmlformats.org/officeDocument/2006/relationships/customXml" Target="../customXml/item1.xml"/><Relationship Id="rId212" Type="http://schemas.openxmlformats.org/officeDocument/2006/relationships/image" Target="media/image172.png"/><Relationship Id="rId233" Type="http://schemas.openxmlformats.org/officeDocument/2006/relationships/image" Target="media/image193.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4.png"/><Relationship Id="rId60" Type="http://schemas.openxmlformats.org/officeDocument/2006/relationships/image" Target="media/image24.png"/><Relationship Id="rId81" Type="http://schemas.openxmlformats.org/officeDocument/2006/relationships/image" Target="media/image43.png"/><Relationship Id="rId135" Type="http://schemas.openxmlformats.org/officeDocument/2006/relationships/image" Target="media/image95.png"/><Relationship Id="rId156" Type="http://schemas.openxmlformats.org/officeDocument/2006/relationships/image" Target="media/image116.png"/><Relationship Id="rId177" Type="http://schemas.openxmlformats.org/officeDocument/2006/relationships/image" Target="media/image137.png"/><Relationship Id="rId198" Type="http://schemas.openxmlformats.org/officeDocument/2006/relationships/image" Target="media/image158.png"/><Relationship Id="rId202" Type="http://schemas.openxmlformats.org/officeDocument/2006/relationships/image" Target="media/image162.png"/><Relationship Id="rId223" Type="http://schemas.openxmlformats.org/officeDocument/2006/relationships/image" Target="media/image183.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4.png"/><Relationship Id="rId125" Type="http://schemas.openxmlformats.org/officeDocument/2006/relationships/image" Target="media/image85.png"/><Relationship Id="rId146" Type="http://schemas.openxmlformats.org/officeDocument/2006/relationships/image" Target="media/image106.png"/><Relationship Id="rId167" Type="http://schemas.openxmlformats.org/officeDocument/2006/relationships/image" Target="media/image127.png"/><Relationship Id="rId188" Type="http://schemas.openxmlformats.org/officeDocument/2006/relationships/image" Target="media/image148.png"/><Relationship Id="rId71" Type="http://schemas.openxmlformats.org/officeDocument/2006/relationships/image" Target="media/image35.png"/><Relationship Id="rId92" Type="http://schemas.openxmlformats.org/officeDocument/2006/relationships/image" Target="media/image54.png"/><Relationship Id="rId213" Type="http://schemas.openxmlformats.org/officeDocument/2006/relationships/image" Target="media/image173.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5.png"/><Relationship Id="rId136" Type="http://schemas.openxmlformats.org/officeDocument/2006/relationships/image" Target="media/image96.png"/><Relationship Id="rId157" Type="http://schemas.openxmlformats.org/officeDocument/2006/relationships/image" Target="media/image117.png"/><Relationship Id="rId178" Type="http://schemas.openxmlformats.org/officeDocument/2006/relationships/image" Target="media/image138.png"/><Relationship Id="rId61" Type="http://schemas.openxmlformats.org/officeDocument/2006/relationships/image" Target="media/image25.tiff"/><Relationship Id="rId82" Type="http://schemas.openxmlformats.org/officeDocument/2006/relationships/image" Target="media/image44.png"/><Relationship Id="rId199" Type="http://schemas.openxmlformats.org/officeDocument/2006/relationships/image" Target="media/image159.png"/><Relationship Id="rId203" Type="http://schemas.openxmlformats.org/officeDocument/2006/relationships/image" Target="media/image163.png"/><Relationship Id="rId19" Type="http://schemas.openxmlformats.org/officeDocument/2006/relationships/header" Target="header6.xml"/><Relationship Id="rId224" Type="http://schemas.openxmlformats.org/officeDocument/2006/relationships/image" Target="media/image184.png"/><Relationship Id="rId30" Type="http://schemas.openxmlformats.org/officeDocument/2006/relationships/oleObject" Target="embeddings/oleObject2.bin"/><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image" Target="media/image128.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header" Target="header15.xml"/><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5.png"/><Relationship Id="rId179" Type="http://schemas.openxmlformats.org/officeDocument/2006/relationships/image" Target="media/image139.png"/><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08EFE-E021-4858-B4F2-F71AF6370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TotalTime>
  <Pages>1</Pages>
  <Words>16764</Words>
  <Characters>95561</Characters>
  <Application>Microsoft Office Word</Application>
  <DocSecurity>0</DocSecurity>
  <Lines>796</Lines>
  <Paragraphs>224</Paragraphs>
  <ScaleCrop>false</ScaleCrop>
  <Company/>
  <LinksUpToDate>false</LinksUpToDate>
  <CharactersWithSpaces>112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44</cp:revision>
  <cp:lastPrinted>2017-06-09T06:18:00Z</cp:lastPrinted>
  <dcterms:created xsi:type="dcterms:W3CDTF">2018-04-14T08:12:00Z</dcterms:created>
  <dcterms:modified xsi:type="dcterms:W3CDTF">2018-04-19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